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72C4F" w14:textId="145F1C91" w:rsidR="00411EA9" w:rsidRDefault="00411EA9" w:rsidP="001E16BC">
      <w:pPr>
        <w:spacing w:after="120"/>
        <w:jc w:val="center"/>
        <w:outlineLvl w:val="0"/>
        <w:rPr>
          <w:rFonts w:ascii="Arial" w:eastAsia="Calibri" w:hAnsi="Arial" w:cs="Arial"/>
          <w:b/>
          <w:sz w:val="22"/>
          <w:szCs w:val="22"/>
        </w:rPr>
      </w:pPr>
      <w:r w:rsidRPr="001E16BC">
        <w:rPr>
          <w:rFonts w:ascii="Arial" w:eastAsia="Calibri" w:hAnsi="Arial" w:cs="Arial"/>
          <w:b/>
          <w:sz w:val="22"/>
          <w:szCs w:val="22"/>
        </w:rPr>
        <w:t xml:space="preserve">NRT: </w:t>
      </w:r>
      <w:del w:id="0" w:author="Pound, Sharon Sweetser" w:date="2017-01-22T10:50:00Z">
        <w:r w:rsidRPr="001E16BC" w:rsidDel="00FC7271">
          <w:rPr>
            <w:rFonts w:ascii="Arial" w:eastAsia="Calibri" w:hAnsi="Arial" w:cs="Arial"/>
            <w:b/>
            <w:sz w:val="22"/>
            <w:szCs w:val="22"/>
          </w:rPr>
          <w:delText>(title)</w:delText>
        </w:r>
      </w:del>
      <w:ins w:id="1"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415B72E6" w:rsidR="00345B38" w:rsidRDefault="00345B38" w:rsidP="0076071C">
      <w:pPr>
        <w:spacing w:after="120"/>
        <w:outlineLvl w:val="0"/>
        <w:rPr>
          <w:ins w:id="2" w:author="Pound, Sharon Sweetser" w:date="2017-01-22T12:08:00Z"/>
          <w:rFonts w:ascii="Arial" w:eastAsia="Calibri" w:hAnsi="Arial" w:cs="Arial"/>
          <w:b/>
          <w:sz w:val="22"/>
          <w:szCs w:val="22"/>
        </w:rPr>
      </w:pPr>
      <w:ins w:id="3" w:author="Pound, Sharon Sweetser" w:date="2017-01-22T12:08:00Z">
        <w:r>
          <w:rPr>
            <w:rFonts w:ascii="Arial" w:eastAsia="Calibri" w:hAnsi="Arial" w:cs="Arial"/>
            <w:b/>
            <w:sz w:val="22"/>
            <w:szCs w:val="22"/>
          </w:rPr>
          <w:t>A.  List of Core Participants</w:t>
        </w:r>
      </w:ins>
    </w:p>
    <w:tbl>
      <w:tblPr>
        <w:tblStyle w:val="TableGrid"/>
        <w:tblW w:w="0" w:type="auto"/>
        <w:tblLook w:val="04A0" w:firstRow="1" w:lastRow="0" w:firstColumn="1" w:lastColumn="0" w:noHBand="0" w:noVBand="1"/>
      </w:tblPr>
      <w:tblGrid>
        <w:gridCol w:w="2336"/>
        <w:gridCol w:w="2338"/>
        <w:gridCol w:w="2338"/>
        <w:gridCol w:w="2338"/>
      </w:tblGrid>
      <w:tr w:rsidR="00257979" w14:paraId="4F76CDB3" w14:textId="77777777" w:rsidTr="00257979">
        <w:trPr>
          <w:ins w:id="4" w:author="Pound, Sharon Sweetser" w:date="2017-01-22T12:10:00Z"/>
        </w:trPr>
        <w:tc>
          <w:tcPr>
            <w:tcW w:w="2336" w:type="dxa"/>
          </w:tcPr>
          <w:p w14:paraId="097A6FE3" w14:textId="3B72F156" w:rsidR="00257979" w:rsidRDefault="00257979" w:rsidP="0076071C">
            <w:pPr>
              <w:spacing w:after="120"/>
              <w:outlineLvl w:val="0"/>
              <w:rPr>
                <w:ins w:id="5" w:author="Pound, Sharon Sweetser" w:date="2017-01-22T12:10:00Z"/>
                <w:rFonts w:ascii="Arial" w:eastAsia="Calibri" w:hAnsi="Arial" w:cs="Arial"/>
                <w:b/>
                <w:sz w:val="22"/>
                <w:szCs w:val="22"/>
              </w:rPr>
            </w:pPr>
            <w:ins w:id="6" w:author="Pound, Sharon Sweetser" w:date="2017-01-22T12:10:00Z">
              <w:r>
                <w:rPr>
                  <w:rFonts w:ascii="Arial" w:eastAsia="Calibri" w:hAnsi="Arial" w:cs="Arial"/>
                  <w:b/>
                  <w:sz w:val="22"/>
                  <w:szCs w:val="22"/>
                </w:rPr>
                <w:t>Name</w:t>
              </w:r>
            </w:ins>
          </w:p>
        </w:tc>
        <w:tc>
          <w:tcPr>
            <w:tcW w:w="2338" w:type="dxa"/>
          </w:tcPr>
          <w:p w14:paraId="3922FA75" w14:textId="5DB832E5" w:rsidR="00257979" w:rsidRDefault="00257979" w:rsidP="0076071C">
            <w:pPr>
              <w:spacing w:after="120"/>
              <w:outlineLvl w:val="0"/>
              <w:rPr>
                <w:ins w:id="7" w:author="Pound, Sharon Sweetser" w:date="2017-01-22T12:10:00Z"/>
                <w:rFonts w:ascii="Arial" w:eastAsia="Calibri" w:hAnsi="Arial" w:cs="Arial"/>
                <w:b/>
                <w:sz w:val="22"/>
                <w:szCs w:val="22"/>
              </w:rPr>
            </w:pPr>
            <w:ins w:id="8" w:author="Pound, Sharon Sweetser" w:date="2017-01-22T12:10:00Z">
              <w:r>
                <w:rPr>
                  <w:rFonts w:ascii="Arial" w:eastAsia="Calibri" w:hAnsi="Arial" w:cs="Arial"/>
                  <w:b/>
                  <w:sz w:val="22"/>
                  <w:szCs w:val="22"/>
                </w:rPr>
                <w:t>Project Role</w:t>
              </w:r>
            </w:ins>
          </w:p>
        </w:tc>
        <w:tc>
          <w:tcPr>
            <w:tcW w:w="2338" w:type="dxa"/>
          </w:tcPr>
          <w:p w14:paraId="0DEF2DAD" w14:textId="6FEB878B" w:rsidR="00257979" w:rsidRDefault="00257979" w:rsidP="0076071C">
            <w:pPr>
              <w:spacing w:after="120"/>
              <w:outlineLvl w:val="0"/>
              <w:rPr>
                <w:ins w:id="9" w:author="Pound, Sharon Sweetser" w:date="2017-01-22T12:10:00Z"/>
                <w:rFonts w:ascii="Arial" w:eastAsia="Calibri" w:hAnsi="Arial" w:cs="Arial"/>
                <w:b/>
                <w:sz w:val="22"/>
                <w:szCs w:val="22"/>
              </w:rPr>
            </w:pPr>
            <w:ins w:id="10" w:author="Pound, Sharon Sweetser" w:date="2017-01-22T12:10:00Z">
              <w:r>
                <w:rPr>
                  <w:rFonts w:ascii="Arial" w:eastAsia="Calibri" w:hAnsi="Arial" w:cs="Arial"/>
                  <w:b/>
                  <w:sz w:val="22"/>
                  <w:szCs w:val="22"/>
                </w:rPr>
                <w:t>Department and Institutional Affiliation</w:t>
              </w:r>
            </w:ins>
          </w:p>
        </w:tc>
        <w:tc>
          <w:tcPr>
            <w:tcW w:w="2338" w:type="dxa"/>
          </w:tcPr>
          <w:p w14:paraId="2BB81127" w14:textId="1B5825DB" w:rsidR="00257979" w:rsidRDefault="00257979" w:rsidP="0076071C">
            <w:pPr>
              <w:spacing w:after="120"/>
              <w:outlineLvl w:val="0"/>
              <w:rPr>
                <w:ins w:id="11" w:author="Pound, Sharon Sweetser" w:date="2017-01-22T12:10:00Z"/>
                <w:rFonts w:ascii="Arial" w:eastAsia="Calibri" w:hAnsi="Arial" w:cs="Arial"/>
                <w:b/>
                <w:sz w:val="22"/>
                <w:szCs w:val="22"/>
              </w:rPr>
            </w:pPr>
            <w:ins w:id="12" w:author="Pound, Sharon Sweetser" w:date="2017-01-22T12:10:00Z">
              <w:r>
                <w:rPr>
                  <w:rFonts w:ascii="Arial" w:eastAsia="Calibri" w:hAnsi="Arial" w:cs="Arial"/>
                  <w:b/>
                  <w:sz w:val="22"/>
                  <w:szCs w:val="22"/>
                </w:rPr>
                <w:t>Discipline(s)</w:t>
              </w:r>
            </w:ins>
          </w:p>
        </w:tc>
      </w:tr>
      <w:tr w:rsidR="00257979" w14:paraId="34B639C8" w14:textId="77777777" w:rsidTr="00394FB2">
        <w:trPr>
          <w:ins w:id="13" w:author="Pound, Sharon Sweetser" w:date="2017-01-22T12:08:00Z"/>
        </w:trPr>
        <w:tc>
          <w:tcPr>
            <w:tcW w:w="2336" w:type="dxa"/>
          </w:tcPr>
          <w:p w14:paraId="0AAE090D" w14:textId="5D2C4F55" w:rsidR="00257979" w:rsidRDefault="008158E9" w:rsidP="0076071C">
            <w:pPr>
              <w:spacing w:after="120"/>
              <w:outlineLvl w:val="0"/>
              <w:rPr>
                <w:ins w:id="14" w:author="Pound, Sharon Sweetser" w:date="2017-01-22T12:08:00Z"/>
                <w:rFonts w:ascii="Arial" w:eastAsia="Calibri" w:hAnsi="Arial" w:cs="Arial"/>
                <w:b/>
                <w:sz w:val="22"/>
                <w:szCs w:val="22"/>
              </w:rPr>
            </w:pPr>
            <w:ins w:id="15" w:author="Pound, Sharon Sweetser" w:date="2017-01-25T08:14:00Z">
              <w:r>
                <w:rPr>
                  <w:rFonts w:ascii="Arial" w:eastAsia="Calibri" w:hAnsi="Arial" w:cs="Arial"/>
                  <w:b/>
                  <w:sz w:val="22"/>
                  <w:szCs w:val="22"/>
                </w:rPr>
                <w:t>Brian O’Meara</w:t>
              </w:r>
            </w:ins>
          </w:p>
        </w:tc>
        <w:tc>
          <w:tcPr>
            <w:tcW w:w="2338" w:type="dxa"/>
          </w:tcPr>
          <w:p w14:paraId="5703C3EE" w14:textId="07EC4C4F" w:rsidR="00257979" w:rsidRDefault="008158E9" w:rsidP="0076071C">
            <w:pPr>
              <w:spacing w:after="120"/>
              <w:outlineLvl w:val="0"/>
              <w:rPr>
                <w:ins w:id="16" w:author="Pound, Sharon Sweetser" w:date="2017-01-22T12:10:00Z"/>
                <w:rFonts w:ascii="Arial" w:eastAsia="Calibri" w:hAnsi="Arial" w:cs="Arial"/>
                <w:b/>
                <w:sz w:val="22"/>
                <w:szCs w:val="22"/>
              </w:rPr>
            </w:pPr>
            <w:ins w:id="17" w:author="Pound, Sharon Sweetser" w:date="2017-01-25T08:14:00Z">
              <w:r>
                <w:rPr>
                  <w:rFonts w:ascii="Arial" w:eastAsia="Calibri" w:hAnsi="Arial" w:cs="Arial"/>
                  <w:b/>
                  <w:sz w:val="22"/>
                  <w:szCs w:val="22"/>
                </w:rPr>
                <w:t>PI</w:t>
              </w:r>
            </w:ins>
          </w:p>
        </w:tc>
        <w:tc>
          <w:tcPr>
            <w:tcW w:w="2338" w:type="dxa"/>
          </w:tcPr>
          <w:p w14:paraId="689B931D" w14:textId="77777777" w:rsidR="00257979" w:rsidRDefault="00257979" w:rsidP="0076071C">
            <w:pPr>
              <w:spacing w:after="120"/>
              <w:outlineLvl w:val="0"/>
              <w:rPr>
                <w:ins w:id="18" w:author="Pound, Sharon Sweetser" w:date="2017-01-22T12:10:00Z"/>
                <w:rFonts w:ascii="Arial" w:eastAsia="Calibri" w:hAnsi="Arial" w:cs="Arial"/>
                <w:b/>
                <w:sz w:val="22"/>
                <w:szCs w:val="22"/>
              </w:rPr>
            </w:pPr>
          </w:p>
        </w:tc>
        <w:tc>
          <w:tcPr>
            <w:tcW w:w="2338" w:type="dxa"/>
          </w:tcPr>
          <w:p w14:paraId="519DFB15" w14:textId="17C7D74E" w:rsidR="00257979" w:rsidRDefault="00257979" w:rsidP="0076071C">
            <w:pPr>
              <w:spacing w:after="120"/>
              <w:outlineLvl w:val="0"/>
              <w:rPr>
                <w:ins w:id="19" w:author="Pound, Sharon Sweetser" w:date="2017-01-22T12:08:00Z"/>
                <w:rFonts w:ascii="Arial" w:eastAsia="Calibri" w:hAnsi="Arial" w:cs="Arial"/>
                <w:b/>
                <w:sz w:val="22"/>
                <w:szCs w:val="22"/>
              </w:rPr>
            </w:pPr>
          </w:p>
        </w:tc>
      </w:tr>
      <w:tr w:rsidR="00257979" w14:paraId="10F53291" w14:textId="77777777" w:rsidTr="00394FB2">
        <w:trPr>
          <w:ins w:id="20" w:author="Pound, Sharon Sweetser" w:date="2017-01-22T12:08:00Z"/>
        </w:trPr>
        <w:tc>
          <w:tcPr>
            <w:tcW w:w="2336" w:type="dxa"/>
          </w:tcPr>
          <w:p w14:paraId="4DD38FBD" w14:textId="0F381505" w:rsidR="00257979" w:rsidRDefault="008158E9" w:rsidP="0076071C">
            <w:pPr>
              <w:spacing w:after="120"/>
              <w:outlineLvl w:val="0"/>
              <w:rPr>
                <w:ins w:id="21" w:author="Pound, Sharon Sweetser" w:date="2017-01-22T12:08:00Z"/>
                <w:rFonts w:ascii="Arial" w:eastAsia="Calibri" w:hAnsi="Arial" w:cs="Arial"/>
                <w:b/>
                <w:sz w:val="22"/>
                <w:szCs w:val="22"/>
              </w:rPr>
            </w:pPr>
            <w:ins w:id="22" w:author="Pound, Sharon Sweetser" w:date="2017-01-25T08:14:00Z">
              <w:r>
                <w:rPr>
                  <w:rFonts w:ascii="Arial" w:eastAsia="Calibri" w:hAnsi="Arial" w:cs="Arial"/>
                  <w:b/>
                  <w:sz w:val="22"/>
                  <w:szCs w:val="22"/>
                </w:rPr>
                <w:t>Charlie Kwit</w:t>
              </w:r>
            </w:ins>
          </w:p>
        </w:tc>
        <w:tc>
          <w:tcPr>
            <w:tcW w:w="2338" w:type="dxa"/>
          </w:tcPr>
          <w:p w14:paraId="4460F479" w14:textId="758B1BA2" w:rsidR="00257979" w:rsidRDefault="008158E9" w:rsidP="0076071C">
            <w:pPr>
              <w:spacing w:after="120"/>
              <w:outlineLvl w:val="0"/>
              <w:rPr>
                <w:ins w:id="23" w:author="Pound, Sharon Sweetser" w:date="2017-01-22T12:10:00Z"/>
                <w:rFonts w:ascii="Arial" w:eastAsia="Calibri" w:hAnsi="Arial" w:cs="Arial"/>
                <w:b/>
                <w:sz w:val="22"/>
                <w:szCs w:val="22"/>
              </w:rPr>
            </w:pPr>
            <w:ins w:id="24" w:author="Pound, Sharon Sweetser" w:date="2017-01-25T08:14:00Z">
              <w:r>
                <w:rPr>
                  <w:rFonts w:ascii="Arial" w:eastAsia="Calibri" w:hAnsi="Arial" w:cs="Arial"/>
                  <w:b/>
                  <w:sz w:val="22"/>
                  <w:szCs w:val="22"/>
                </w:rPr>
                <w:t>CoPI</w:t>
              </w:r>
            </w:ins>
          </w:p>
        </w:tc>
        <w:tc>
          <w:tcPr>
            <w:tcW w:w="2338" w:type="dxa"/>
          </w:tcPr>
          <w:p w14:paraId="2E44C68F" w14:textId="77777777" w:rsidR="00257979" w:rsidRDefault="00257979" w:rsidP="0076071C">
            <w:pPr>
              <w:spacing w:after="120"/>
              <w:outlineLvl w:val="0"/>
              <w:rPr>
                <w:ins w:id="25" w:author="Pound, Sharon Sweetser" w:date="2017-01-22T12:10:00Z"/>
                <w:rFonts w:ascii="Arial" w:eastAsia="Calibri" w:hAnsi="Arial" w:cs="Arial"/>
                <w:b/>
                <w:sz w:val="22"/>
                <w:szCs w:val="22"/>
              </w:rPr>
            </w:pPr>
          </w:p>
        </w:tc>
        <w:tc>
          <w:tcPr>
            <w:tcW w:w="2338" w:type="dxa"/>
          </w:tcPr>
          <w:p w14:paraId="483E1695" w14:textId="3367C030" w:rsidR="00257979" w:rsidRDefault="00257979" w:rsidP="0076071C">
            <w:pPr>
              <w:spacing w:after="120"/>
              <w:outlineLvl w:val="0"/>
              <w:rPr>
                <w:ins w:id="26" w:author="Pound, Sharon Sweetser" w:date="2017-01-22T12:08:00Z"/>
                <w:rFonts w:ascii="Arial" w:eastAsia="Calibri" w:hAnsi="Arial" w:cs="Arial"/>
                <w:b/>
                <w:sz w:val="22"/>
                <w:szCs w:val="22"/>
              </w:rPr>
            </w:pPr>
          </w:p>
        </w:tc>
      </w:tr>
      <w:tr w:rsidR="00257979" w14:paraId="34F4694A" w14:textId="77777777" w:rsidTr="00394FB2">
        <w:trPr>
          <w:ins w:id="27" w:author="Pound, Sharon Sweetser" w:date="2017-01-22T12:08:00Z"/>
        </w:trPr>
        <w:tc>
          <w:tcPr>
            <w:tcW w:w="2336" w:type="dxa"/>
          </w:tcPr>
          <w:p w14:paraId="29A18F63" w14:textId="74B0063E" w:rsidR="00257979" w:rsidRDefault="008158E9" w:rsidP="0076071C">
            <w:pPr>
              <w:spacing w:after="120"/>
              <w:outlineLvl w:val="0"/>
              <w:rPr>
                <w:ins w:id="28" w:author="Pound, Sharon Sweetser" w:date="2017-01-22T12:08:00Z"/>
                <w:rFonts w:ascii="Arial" w:eastAsia="Calibri" w:hAnsi="Arial" w:cs="Arial"/>
                <w:b/>
                <w:sz w:val="22"/>
                <w:szCs w:val="22"/>
              </w:rPr>
            </w:pPr>
            <w:ins w:id="29" w:author="Pound, Sharon Sweetser" w:date="2017-01-25T08:14:00Z">
              <w:r>
                <w:rPr>
                  <w:rFonts w:ascii="Arial" w:eastAsia="Calibri" w:hAnsi="Arial" w:cs="Arial"/>
                  <w:b/>
                  <w:sz w:val="22"/>
                  <w:szCs w:val="22"/>
                </w:rPr>
                <w:t>Susan Kalisz</w:t>
              </w:r>
            </w:ins>
          </w:p>
        </w:tc>
        <w:tc>
          <w:tcPr>
            <w:tcW w:w="2338" w:type="dxa"/>
          </w:tcPr>
          <w:p w14:paraId="5FD25CB1" w14:textId="1FEC640C" w:rsidR="00257979" w:rsidRDefault="008158E9" w:rsidP="0076071C">
            <w:pPr>
              <w:spacing w:after="120"/>
              <w:outlineLvl w:val="0"/>
              <w:rPr>
                <w:ins w:id="30" w:author="Pound, Sharon Sweetser" w:date="2017-01-22T12:10:00Z"/>
                <w:rFonts w:ascii="Arial" w:eastAsia="Calibri" w:hAnsi="Arial" w:cs="Arial"/>
                <w:b/>
                <w:sz w:val="22"/>
                <w:szCs w:val="22"/>
              </w:rPr>
            </w:pPr>
            <w:ins w:id="31" w:author="Pound, Sharon Sweetser" w:date="2017-01-25T08:14:00Z">
              <w:r>
                <w:rPr>
                  <w:rFonts w:ascii="Arial" w:eastAsia="Calibri" w:hAnsi="Arial" w:cs="Arial"/>
                  <w:b/>
                  <w:sz w:val="22"/>
                  <w:szCs w:val="22"/>
                </w:rPr>
                <w:t>CoPI</w:t>
              </w:r>
            </w:ins>
          </w:p>
        </w:tc>
        <w:tc>
          <w:tcPr>
            <w:tcW w:w="2338" w:type="dxa"/>
          </w:tcPr>
          <w:p w14:paraId="5D908382" w14:textId="77777777" w:rsidR="00257979" w:rsidRDefault="00257979" w:rsidP="0076071C">
            <w:pPr>
              <w:spacing w:after="120"/>
              <w:outlineLvl w:val="0"/>
              <w:rPr>
                <w:ins w:id="32" w:author="Pound, Sharon Sweetser" w:date="2017-01-22T12:10:00Z"/>
                <w:rFonts w:ascii="Arial" w:eastAsia="Calibri" w:hAnsi="Arial" w:cs="Arial"/>
                <w:b/>
                <w:sz w:val="22"/>
                <w:szCs w:val="22"/>
              </w:rPr>
            </w:pPr>
          </w:p>
        </w:tc>
        <w:tc>
          <w:tcPr>
            <w:tcW w:w="2338" w:type="dxa"/>
          </w:tcPr>
          <w:p w14:paraId="360690F9" w14:textId="1F821C9D" w:rsidR="00257979" w:rsidRDefault="00257979" w:rsidP="0076071C">
            <w:pPr>
              <w:spacing w:after="120"/>
              <w:outlineLvl w:val="0"/>
              <w:rPr>
                <w:ins w:id="33" w:author="Pound, Sharon Sweetser" w:date="2017-01-22T12:08:00Z"/>
                <w:rFonts w:ascii="Arial" w:eastAsia="Calibri" w:hAnsi="Arial" w:cs="Arial"/>
                <w:b/>
                <w:sz w:val="22"/>
                <w:szCs w:val="22"/>
              </w:rPr>
            </w:pPr>
          </w:p>
        </w:tc>
      </w:tr>
      <w:tr w:rsidR="00257979" w14:paraId="4E77E10E" w14:textId="77777777" w:rsidTr="00394FB2">
        <w:trPr>
          <w:ins w:id="34" w:author="Pound, Sharon Sweetser" w:date="2017-01-22T12:08:00Z"/>
        </w:trPr>
        <w:tc>
          <w:tcPr>
            <w:tcW w:w="2336" w:type="dxa"/>
          </w:tcPr>
          <w:p w14:paraId="1F7804A4" w14:textId="4AC6ED03" w:rsidR="00257979" w:rsidRDefault="008158E9" w:rsidP="0076071C">
            <w:pPr>
              <w:spacing w:after="120"/>
              <w:outlineLvl w:val="0"/>
              <w:rPr>
                <w:ins w:id="35" w:author="Pound, Sharon Sweetser" w:date="2017-01-22T12:08:00Z"/>
                <w:rFonts w:ascii="Arial" w:eastAsia="Calibri" w:hAnsi="Arial" w:cs="Arial"/>
                <w:b/>
                <w:sz w:val="22"/>
                <w:szCs w:val="22"/>
              </w:rPr>
            </w:pPr>
            <w:ins w:id="36" w:author="Pound, Sharon Sweetser" w:date="2017-01-25T08:14:00Z">
              <w:r>
                <w:rPr>
                  <w:rFonts w:ascii="Arial" w:eastAsia="Calibri" w:hAnsi="Arial" w:cs="Arial"/>
                  <w:b/>
                  <w:sz w:val="22"/>
                  <w:szCs w:val="22"/>
                </w:rPr>
                <w:t>Meg Staton</w:t>
              </w:r>
            </w:ins>
          </w:p>
        </w:tc>
        <w:tc>
          <w:tcPr>
            <w:tcW w:w="2338" w:type="dxa"/>
          </w:tcPr>
          <w:p w14:paraId="02372A68" w14:textId="4C7F5EF6" w:rsidR="00257979" w:rsidRDefault="008158E9" w:rsidP="0076071C">
            <w:pPr>
              <w:spacing w:after="120"/>
              <w:outlineLvl w:val="0"/>
              <w:rPr>
                <w:ins w:id="37" w:author="Pound, Sharon Sweetser" w:date="2017-01-22T12:10:00Z"/>
                <w:rFonts w:ascii="Arial" w:eastAsia="Calibri" w:hAnsi="Arial" w:cs="Arial"/>
                <w:b/>
                <w:sz w:val="22"/>
                <w:szCs w:val="22"/>
              </w:rPr>
            </w:pPr>
            <w:ins w:id="38" w:author="Pound, Sharon Sweetser" w:date="2017-01-25T08:14:00Z">
              <w:r>
                <w:rPr>
                  <w:rFonts w:ascii="Arial" w:eastAsia="Calibri" w:hAnsi="Arial" w:cs="Arial"/>
                  <w:b/>
                  <w:sz w:val="22"/>
                  <w:szCs w:val="22"/>
                </w:rPr>
                <w:t>CoPI</w:t>
              </w:r>
            </w:ins>
          </w:p>
        </w:tc>
        <w:tc>
          <w:tcPr>
            <w:tcW w:w="2338" w:type="dxa"/>
          </w:tcPr>
          <w:p w14:paraId="2712D46B" w14:textId="77777777" w:rsidR="00257979" w:rsidRDefault="00257979" w:rsidP="0076071C">
            <w:pPr>
              <w:spacing w:after="120"/>
              <w:outlineLvl w:val="0"/>
              <w:rPr>
                <w:ins w:id="39" w:author="Pound, Sharon Sweetser" w:date="2017-01-22T12:10:00Z"/>
                <w:rFonts w:ascii="Arial" w:eastAsia="Calibri" w:hAnsi="Arial" w:cs="Arial"/>
                <w:b/>
                <w:sz w:val="22"/>
                <w:szCs w:val="22"/>
              </w:rPr>
            </w:pPr>
          </w:p>
        </w:tc>
        <w:tc>
          <w:tcPr>
            <w:tcW w:w="2338" w:type="dxa"/>
          </w:tcPr>
          <w:p w14:paraId="5A56C95D" w14:textId="0C11EF37" w:rsidR="00257979" w:rsidRDefault="00257979" w:rsidP="0076071C">
            <w:pPr>
              <w:spacing w:after="120"/>
              <w:outlineLvl w:val="0"/>
              <w:rPr>
                <w:ins w:id="40" w:author="Pound, Sharon Sweetser" w:date="2017-01-22T12:08:00Z"/>
                <w:rFonts w:ascii="Arial" w:eastAsia="Calibri" w:hAnsi="Arial" w:cs="Arial"/>
                <w:b/>
                <w:sz w:val="22"/>
                <w:szCs w:val="22"/>
              </w:rPr>
            </w:pPr>
          </w:p>
        </w:tc>
      </w:tr>
      <w:tr w:rsidR="00257979" w14:paraId="7126569A" w14:textId="77777777" w:rsidTr="00394FB2">
        <w:trPr>
          <w:ins w:id="41" w:author="Pound, Sharon Sweetser" w:date="2017-01-22T12:08:00Z"/>
        </w:trPr>
        <w:tc>
          <w:tcPr>
            <w:tcW w:w="2336" w:type="dxa"/>
          </w:tcPr>
          <w:p w14:paraId="6801C1FB" w14:textId="4D6AD929" w:rsidR="00257979" w:rsidRDefault="008158E9" w:rsidP="0076071C">
            <w:pPr>
              <w:spacing w:after="120"/>
              <w:outlineLvl w:val="0"/>
              <w:rPr>
                <w:ins w:id="42" w:author="Pound, Sharon Sweetser" w:date="2017-01-22T12:08:00Z"/>
                <w:rFonts w:ascii="Arial" w:eastAsia="Calibri" w:hAnsi="Arial" w:cs="Arial"/>
                <w:b/>
                <w:sz w:val="22"/>
                <w:szCs w:val="22"/>
              </w:rPr>
            </w:pPr>
            <w:ins w:id="43" w:author="Pound, Sharon Sweetser" w:date="2017-01-25T08:14:00Z">
              <w:r>
                <w:rPr>
                  <w:rFonts w:ascii="Arial" w:eastAsia="Calibri" w:hAnsi="Arial" w:cs="Arial"/>
                  <w:b/>
                  <w:sz w:val="22"/>
                  <w:szCs w:val="22"/>
                </w:rPr>
                <w:t>Kevin Moulton</w:t>
              </w:r>
            </w:ins>
          </w:p>
        </w:tc>
        <w:tc>
          <w:tcPr>
            <w:tcW w:w="2338" w:type="dxa"/>
          </w:tcPr>
          <w:p w14:paraId="717D1791" w14:textId="1719D2EA" w:rsidR="00257979" w:rsidRDefault="008158E9" w:rsidP="0076071C">
            <w:pPr>
              <w:spacing w:after="120"/>
              <w:outlineLvl w:val="0"/>
              <w:rPr>
                <w:ins w:id="44" w:author="Pound, Sharon Sweetser" w:date="2017-01-22T12:10:00Z"/>
                <w:rFonts w:ascii="Arial" w:eastAsia="Calibri" w:hAnsi="Arial" w:cs="Arial"/>
                <w:b/>
                <w:sz w:val="22"/>
                <w:szCs w:val="22"/>
              </w:rPr>
            </w:pPr>
            <w:ins w:id="45" w:author="Pound, Sharon Sweetser" w:date="2017-01-25T08:14:00Z">
              <w:r>
                <w:rPr>
                  <w:rFonts w:ascii="Arial" w:eastAsia="Calibri" w:hAnsi="Arial" w:cs="Arial"/>
                  <w:b/>
                  <w:sz w:val="22"/>
                  <w:szCs w:val="22"/>
                </w:rPr>
                <w:t>CoPI</w:t>
              </w:r>
            </w:ins>
          </w:p>
        </w:tc>
        <w:tc>
          <w:tcPr>
            <w:tcW w:w="2338" w:type="dxa"/>
          </w:tcPr>
          <w:p w14:paraId="7B7C4872" w14:textId="77777777" w:rsidR="00257979" w:rsidRDefault="00257979" w:rsidP="0076071C">
            <w:pPr>
              <w:spacing w:after="120"/>
              <w:outlineLvl w:val="0"/>
              <w:rPr>
                <w:ins w:id="46" w:author="Pound, Sharon Sweetser" w:date="2017-01-22T12:10:00Z"/>
                <w:rFonts w:ascii="Arial" w:eastAsia="Calibri" w:hAnsi="Arial" w:cs="Arial"/>
                <w:b/>
                <w:sz w:val="22"/>
                <w:szCs w:val="22"/>
              </w:rPr>
            </w:pPr>
          </w:p>
        </w:tc>
        <w:tc>
          <w:tcPr>
            <w:tcW w:w="2338" w:type="dxa"/>
          </w:tcPr>
          <w:p w14:paraId="267BA99B" w14:textId="186BD2A2" w:rsidR="00257979" w:rsidRDefault="00257979" w:rsidP="0076071C">
            <w:pPr>
              <w:spacing w:after="120"/>
              <w:outlineLvl w:val="0"/>
              <w:rPr>
                <w:ins w:id="47" w:author="Pound, Sharon Sweetser" w:date="2017-01-22T12:08:00Z"/>
                <w:rFonts w:ascii="Arial" w:eastAsia="Calibri" w:hAnsi="Arial" w:cs="Arial"/>
                <w:b/>
                <w:sz w:val="22"/>
                <w:szCs w:val="22"/>
              </w:rPr>
            </w:pPr>
          </w:p>
        </w:tc>
      </w:tr>
      <w:tr w:rsidR="00257979" w14:paraId="4C7BBBBD" w14:textId="77777777" w:rsidTr="00394FB2">
        <w:trPr>
          <w:ins w:id="48" w:author="Pound, Sharon Sweetser" w:date="2017-01-22T12:08:00Z"/>
        </w:trPr>
        <w:tc>
          <w:tcPr>
            <w:tcW w:w="2336" w:type="dxa"/>
          </w:tcPr>
          <w:p w14:paraId="66D55418" w14:textId="54BD0664" w:rsidR="00257979" w:rsidRDefault="008158E9" w:rsidP="0076071C">
            <w:pPr>
              <w:spacing w:after="120"/>
              <w:outlineLvl w:val="0"/>
              <w:rPr>
                <w:ins w:id="49" w:author="Pound, Sharon Sweetser" w:date="2017-01-22T12:08:00Z"/>
                <w:rFonts w:ascii="Arial" w:eastAsia="Calibri" w:hAnsi="Arial" w:cs="Arial"/>
                <w:b/>
                <w:sz w:val="22"/>
                <w:szCs w:val="22"/>
              </w:rPr>
            </w:pPr>
            <w:ins w:id="50" w:author="Pound, Sharon Sweetser" w:date="2017-01-25T08:14:00Z">
              <w:r>
                <w:rPr>
                  <w:rFonts w:ascii="Arial" w:eastAsia="Calibri" w:hAnsi="Arial" w:cs="Arial"/>
                  <w:b/>
                  <w:sz w:val="22"/>
                  <w:szCs w:val="22"/>
                </w:rPr>
                <w:t>Barbara Heath</w:t>
              </w:r>
            </w:ins>
          </w:p>
        </w:tc>
        <w:tc>
          <w:tcPr>
            <w:tcW w:w="2338" w:type="dxa"/>
          </w:tcPr>
          <w:p w14:paraId="3A416597" w14:textId="72AB0AAF" w:rsidR="00257979" w:rsidRDefault="008158E9" w:rsidP="0076071C">
            <w:pPr>
              <w:spacing w:after="120"/>
              <w:outlineLvl w:val="0"/>
              <w:rPr>
                <w:ins w:id="51" w:author="Pound, Sharon Sweetser" w:date="2017-01-22T12:10:00Z"/>
                <w:rFonts w:ascii="Arial" w:eastAsia="Calibri" w:hAnsi="Arial" w:cs="Arial"/>
                <w:b/>
                <w:sz w:val="22"/>
                <w:szCs w:val="22"/>
              </w:rPr>
            </w:pPr>
            <w:ins w:id="52" w:author="Pound, Sharon Sweetser" w:date="2017-01-25T08:15:00Z">
              <w:r>
                <w:rPr>
                  <w:rFonts w:ascii="Arial" w:eastAsia="Calibri" w:hAnsi="Arial" w:cs="Arial"/>
                  <w:b/>
                  <w:sz w:val="22"/>
                  <w:szCs w:val="22"/>
                </w:rPr>
                <w:t>Evaluator</w:t>
              </w:r>
            </w:ins>
          </w:p>
        </w:tc>
        <w:tc>
          <w:tcPr>
            <w:tcW w:w="2338" w:type="dxa"/>
          </w:tcPr>
          <w:p w14:paraId="58A4F6E3" w14:textId="77777777" w:rsidR="00257979" w:rsidRDefault="00257979" w:rsidP="0076071C">
            <w:pPr>
              <w:spacing w:after="120"/>
              <w:outlineLvl w:val="0"/>
              <w:rPr>
                <w:ins w:id="53" w:author="Pound, Sharon Sweetser" w:date="2017-01-22T12:10:00Z"/>
                <w:rFonts w:ascii="Arial" w:eastAsia="Calibri" w:hAnsi="Arial" w:cs="Arial"/>
                <w:b/>
                <w:sz w:val="22"/>
                <w:szCs w:val="22"/>
              </w:rPr>
            </w:pPr>
          </w:p>
        </w:tc>
        <w:tc>
          <w:tcPr>
            <w:tcW w:w="2338" w:type="dxa"/>
          </w:tcPr>
          <w:p w14:paraId="21080A31" w14:textId="69F43513" w:rsidR="00257979" w:rsidRDefault="00257979" w:rsidP="0076071C">
            <w:pPr>
              <w:spacing w:after="120"/>
              <w:outlineLvl w:val="0"/>
              <w:rPr>
                <w:ins w:id="54" w:author="Pound, Sharon Sweetser" w:date="2017-01-22T12:08:00Z"/>
                <w:rFonts w:ascii="Arial" w:eastAsia="Calibri" w:hAnsi="Arial" w:cs="Arial"/>
                <w:b/>
                <w:sz w:val="22"/>
                <w:szCs w:val="22"/>
              </w:rPr>
            </w:pPr>
          </w:p>
        </w:tc>
      </w:tr>
    </w:tbl>
    <w:p w14:paraId="0C449615" w14:textId="77777777" w:rsidR="00345B38" w:rsidRPr="00394FB2" w:rsidRDefault="00345B38" w:rsidP="0076071C">
      <w:pPr>
        <w:spacing w:after="120"/>
        <w:outlineLvl w:val="0"/>
        <w:rPr>
          <w:ins w:id="55" w:author="Pound, Sharon Sweetser" w:date="2017-01-22T12:08:00Z"/>
          <w:rFonts w:ascii="Arial" w:eastAsia="Calibri" w:hAnsi="Arial" w:cs="Arial"/>
          <w:sz w:val="22"/>
          <w:szCs w:val="22"/>
        </w:rPr>
      </w:pPr>
    </w:p>
    <w:p w14:paraId="6B3373C3" w14:textId="18107463" w:rsidR="00022C36" w:rsidRPr="00650BEC" w:rsidRDefault="002E4EDD" w:rsidP="00203AC4">
      <w:pPr>
        <w:spacing w:after="120"/>
        <w:outlineLvl w:val="0"/>
        <w:rPr>
          <w:rFonts w:ascii="Arial" w:hAnsi="Arial" w:cs="Arial"/>
          <w:sz w:val="22"/>
          <w:szCs w:val="22"/>
        </w:rPr>
      </w:pPr>
      <w:del w:id="56" w:author="Pound, Sharon Sweetser" w:date="2017-01-22T12:08:00Z">
        <w:r w:rsidDel="00345B38">
          <w:rPr>
            <w:rFonts w:ascii="Arial" w:eastAsia="Calibri" w:hAnsi="Arial" w:cs="Arial"/>
            <w:b/>
            <w:sz w:val="22"/>
            <w:szCs w:val="22"/>
          </w:rPr>
          <w:delText>A</w:delText>
        </w:r>
      </w:del>
      <w:ins w:id="57"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58" w:author="Pound, Sharon Sweetser" w:date="2017-01-25T08:47:00Z"/>
          <w:rFonts w:ascii="Arial" w:hAnsi="Arial" w:cs="Arial"/>
          <w:color w:val="000000"/>
          <w:sz w:val="22"/>
          <w:szCs w:val="22"/>
        </w:rPr>
      </w:pPr>
      <w:ins w:id="59" w:author="Brian O'Meara" w:date="2017-01-25T05:29:00Z">
        <w:r>
          <w:rPr>
            <w:rFonts w:ascii="Arial" w:hAnsi="Arial" w:cs="Arial"/>
            <w:color w:val="000000"/>
            <w:sz w:val="22"/>
            <w:szCs w:val="22"/>
          </w:rPr>
          <w:t>Understanding biodiversity is key for conservation,</w:t>
        </w:r>
      </w:ins>
      <w:ins w:id="60" w:author="Brian O'Meara" w:date="2017-01-25T05:30:00Z">
        <w:r>
          <w:rPr>
            <w:rFonts w:ascii="Arial" w:hAnsi="Arial" w:cs="Arial"/>
            <w:color w:val="000000"/>
            <w:sz w:val="22"/>
            <w:szCs w:val="22"/>
          </w:rPr>
          <w:t xml:space="preserve"> agriculture, </w:t>
        </w:r>
      </w:ins>
      <w:ins w:id="61" w:author="Brian O'Meara" w:date="2017-01-25T05:33:00Z">
        <w:r>
          <w:rPr>
            <w:rFonts w:ascii="Arial" w:hAnsi="Arial" w:cs="Arial"/>
            <w:color w:val="000000"/>
            <w:sz w:val="22"/>
            <w:szCs w:val="22"/>
          </w:rPr>
          <w:t xml:space="preserve">and </w:t>
        </w:r>
      </w:ins>
      <w:ins w:id="62" w:author="Brian O'Meara" w:date="2017-01-25T05:30:00Z">
        <w:r>
          <w:rPr>
            <w:rFonts w:ascii="Arial" w:hAnsi="Arial" w:cs="Arial"/>
            <w:color w:val="000000"/>
            <w:sz w:val="22"/>
            <w:szCs w:val="22"/>
          </w:rPr>
          <w:t>communicating with the public. American graduate education</w:t>
        </w:r>
      </w:ins>
      <w:ins w:id="63"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64" w:author="Brian O'Meara" w:date="2017-01-25T05:32:00Z">
        <w:r>
          <w:rPr>
            <w:rFonts w:ascii="Arial" w:hAnsi="Arial" w:cs="Arial"/>
            <w:color w:val="000000"/>
            <w:sz w:val="22"/>
            <w:szCs w:val="22"/>
          </w:rPr>
          <w:t>governmental organizations (NGOs), government agencies,</w:t>
        </w:r>
      </w:ins>
      <w:ins w:id="65" w:author="Brian O'Meara" w:date="2017-01-25T05:33:00Z">
        <w:r>
          <w:rPr>
            <w:rFonts w:ascii="Arial" w:hAnsi="Arial" w:cs="Arial"/>
            <w:color w:val="000000"/>
            <w:sz w:val="22"/>
            <w:szCs w:val="22"/>
          </w:rPr>
          <w:t xml:space="preserve"> and </w:t>
        </w:r>
      </w:ins>
      <w:ins w:id="66" w:author="Brian O'Meara" w:date="2017-01-25T05:34:00Z">
        <w:r>
          <w:rPr>
            <w:rFonts w:ascii="Arial" w:hAnsi="Arial" w:cs="Arial"/>
            <w:color w:val="000000"/>
            <w:sz w:val="22"/>
            <w:szCs w:val="22"/>
          </w:rPr>
          <w:t xml:space="preserve">business remains low priority, often explicitly seen as merely an “alternate” to the normal path. </w:t>
        </w:r>
        <w:del w:id="67" w:author="Pound, Sharon Sweetser" w:date="2017-01-25T08:16:00Z">
          <w:r w:rsidDel="00293928">
            <w:rPr>
              <w:rFonts w:ascii="Arial" w:hAnsi="Arial" w:cs="Arial"/>
              <w:color w:val="000000"/>
              <w:sz w:val="22"/>
              <w:szCs w:val="22"/>
            </w:rPr>
            <w:delText>We</w:delText>
          </w:r>
        </w:del>
      </w:ins>
      <w:ins w:id="68" w:author="Pound, Sharon Sweetser" w:date="2017-01-25T08:16:00Z">
        <w:r w:rsidR="00293928">
          <w:rPr>
            <w:rFonts w:ascii="Arial" w:hAnsi="Arial" w:cs="Arial"/>
            <w:color w:val="000000"/>
            <w:sz w:val="22"/>
            <w:szCs w:val="22"/>
          </w:rPr>
          <w:t>The US</w:t>
        </w:r>
      </w:ins>
      <w:ins w:id="69" w:author="Brian O'Meara" w:date="2017-01-25T05:34:00Z">
        <w:r>
          <w:rPr>
            <w:rFonts w:ascii="Arial" w:hAnsi="Arial" w:cs="Arial"/>
            <w:color w:val="000000"/>
            <w:sz w:val="22"/>
            <w:szCs w:val="22"/>
          </w:rPr>
          <w:t xml:space="preserve"> clearly </w:t>
        </w:r>
        <w:del w:id="70" w:author="Pound, Sharon Sweetser" w:date="2017-01-25T08:16:00Z">
          <w:r w:rsidDel="00293928">
            <w:rPr>
              <w:rFonts w:ascii="Arial" w:hAnsi="Arial" w:cs="Arial"/>
              <w:color w:val="000000"/>
              <w:sz w:val="22"/>
              <w:szCs w:val="22"/>
            </w:rPr>
            <w:delText>have</w:delText>
          </w:r>
        </w:del>
      </w:ins>
      <w:ins w:id="71" w:author="Pound, Sharon Sweetser" w:date="2017-01-25T08:16:00Z">
        <w:r w:rsidR="00293928">
          <w:rPr>
            <w:rFonts w:ascii="Arial" w:hAnsi="Arial" w:cs="Arial"/>
            <w:color w:val="000000"/>
            <w:sz w:val="22"/>
            <w:szCs w:val="22"/>
          </w:rPr>
          <w:t>has</w:t>
        </w:r>
      </w:ins>
      <w:ins w:id="72" w:author="Brian O'Meara" w:date="2017-01-25T05:34:00Z">
        <w:r>
          <w:rPr>
            <w:rFonts w:ascii="Arial" w:hAnsi="Arial" w:cs="Arial"/>
            <w:color w:val="000000"/>
            <w:sz w:val="22"/>
            <w:szCs w:val="22"/>
          </w:rPr>
          <w:t xml:space="preserve"> an adequate (in terms of numbers, though not diversity) supply of students going to academic jobs</w:t>
        </w:r>
      </w:ins>
      <w:ins w:id="73" w:author="Pound, Sharon Sweetser" w:date="2017-01-25T08:16:00Z">
        <w:r w:rsidR="00293928">
          <w:rPr>
            <w:rFonts w:ascii="Arial" w:hAnsi="Arial" w:cs="Arial"/>
            <w:color w:val="000000"/>
            <w:sz w:val="22"/>
            <w:szCs w:val="22"/>
          </w:rPr>
          <w:t xml:space="preserve"> [x]</w:t>
        </w:r>
      </w:ins>
      <w:ins w:id="74" w:author="Brian O'Meara" w:date="2017-01-25T05:34:00Z">
        <w:r>
          <w:rPr>
            <w:rFonts w:ascii="Arial" w:hAnsi="Arial" w:cs="Arial"/>
            <w:color w:val="000000"/>
            <w:sz w:val="22"/>
            <w:szCs w:val="22"/>
          </w:rPr>
          <w:t xml:space="preserve">, but </w:t>
        </w:r>
        <w:del w:id="75" w:author="Pound, Sharon Sweetser" w:date="2017-01-25T08:16:00Z">
          <w:r w:rsidDel="00293928">
            <w:rPr>
              <w:rFonts w:ascii="Arial" w:hAnsi="Arial" w:cs="Arial"/>
              <w:color w:val="000000"/>
              <w:sz w:val="22"/>
              <w:szCs w:val="22"/>
            </w:rPr>
            <w:delText>the US</w:delText>
          </w:r>
        </w:del>
      </w:ins>
      <w:ins w:id="76" w:author="Pound, Sharon Sweetser" w:date="2017-01-25T08:16:00Z">
        <w:r w:rsidR="00293928">
          <w:rPr>
            <w:rFonts w:ascii="Arial" w:hAnsi="Arial" w:cs="Arial"/>
            <w:color w:val="000000"/>
            <w:sz w:val="22"/>
            <w:szCs w:val="22"/>
          </w:rPr>
          <w:t>we</w:t>
        </w:r>
      </w:ins>
      <w:ins w:id="77" w:author="Brian O'Meara" w:date="2017-01-25T05:34:00Z">
        <w:r>
          <w:rPr>
            <w:rFonts w:ascii="Arial" w:hAnsi="Arial" w:cs="Arial"/>
            <w:color w:val="000000"/>
            <w:sz w:val="22"/>
            <w:szCs w:val="22"/>
          </w:rPr>
          <w:t xml:space="preserve"> need</w:t>
        </w:r>
        <w:del w:id="78"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79"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80" w:author="Brian O'Meara" w:date="2017-01-25T05:27:00Z">
        <w:r w:rsidR="00E53B99" w:rsidDel="008A3D44">
          <w:rPr>
            <w:rFonts w:ascii="Arial" w:hAnsi="Arial" w:cs="Arial"/>
            <w:color w:val="000000"/>
            <w:sz w:val="22"/>
            <w:szCs w:val="22"/>
          </w:rPr>
          <w:delText xml:space="preserve">We </w:delText>
        </w:r>
      </w:del>
      <w:del w:id="81"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82" w:author="Brian O'Meara" w:date="2017-01-25T05:28:00Z">
        <w:r w:rsidR="00407F4A" w:rsidRPr="00650BEC" w:rsidDel="008A3D44">
          <w:rPr>
            <w:rFonts w:ascii="Arial" w:hAnsi="Arial" w:cs="Arial"/>
            <w:color w:val="000000"/>
            <w:sz w:val="22"/>
            <w:szCs w:val="22"/>
          </w:rPr>
          <w:delText>“alternate academic”</w:delText>
        </w:r>
      </w:del>
      <w:ins w:id="83" w:author="Brian O'Meara" w:date="2017-01-25T05:28:00Z">
        <w:r>
          <w:rPr>
            <w:rFonts w:ascii="Arial" w:hAnsi="Arial" w:cs="Arial"/>
            <w:color w:val="000000"/>
            <w:sz w:val="22"/>
            <w:szCs w:val="22"/>
          </w:rPr>
          <w:t xml:space="preserve"> </w:t>
        </w:r>
      </w:ins>
      <w:ins w:id="84" w:author="Brian O'Meara" w:date="2017-01-25T05:37:00Z">
        <w:r>
          <w:rPr>
            <w:rFonts w:ascii="Arial" w:hAnsi="Arial" w:cs="Arial"/>
            <w:color w:val="000000"/>
            <w:sz w:val="22"/>
            <w:szCs w:val="22"/>
          </w:rPr>
          <w:t xml:space="preserve">This project </w:t>
        </w:r>
        <w:del w:id="85"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86"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87" w:author="Pound, Sharon Sweetser" w:date="2017-01-25T08:47:00Z"/>
          <w:rFonts w:ascii="Arial" w:hAnsi="Arial" w:cs="Arial"/>
          <w:i/>
          <w:color w:val="000000"/>
          <w:sz w:val="22"/>
          <w:szCs w:val="22"/>
          <w:u w:val="single"/>
        </w:rPr>
      </w:pPr>
      <w:ins w:id="88"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89" w:author="Pound, Sharon Sweetser" w:date="2017-01-25T08:25:00Z"/>
          <w:rFonts w:ascii="Arial" w:hAnsi="Arial" w:cs="Arial"/>
          <w:color w:val="000000"/>
          <w:sz w:val="22"/>
          <w:szCs w:val="22"/>
        </w:rPr>
      </w:pPr>
      <w:ins w:id="90" w:author="Brian O'Meara" w:date="2017-01-25T05:28:00Z">
        <w:r>
          <w:rPr>
            <w:rFonts w:ascii="Arial" w:hAnsi="Arial" w:cs="Arial"/>
            <w:color w:val="000000"/>
            <w:sz w:val="22"/>
            <w:szCs w:val="22"/>
          </w:rPr>
          <w:t>We will</w:t>
        </w:r>
      </w:ins>
      <w:del w:id="91"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92"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93" w:author="O'Meara, Brian C" w:date="2017-01-22T01:07:00Z">
        <w:r w:rsidR="00055076">
          <w:rPr>
            <w:rFonts w:ascii="Arial" w:hAnsi="Arial" w:cs="Arial"/>
            <w:color w:val="000000"/>
            <w:sz w:val="22"/>
            <w:szCs w:val="22"/>
          </w:rPr>
          <w:t xml:space="preserve"> to provide real-world experience to students 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94" w:author="Pound, Sharon Sweetser" w:date="2017-01-25T08:47:00Z">
        <w:r w:rsidR="009F2937">
          <w:rPr>
            <w:rFonts w:ascii="Arial" w:hAnsi="Arial" w:cs="Arial"/>
            <w:color w:val="000000"/>
            <w:sz w:val="22"/>
            <w:szCs w:val="22"/>
          </w:rPr>
          <w:t xml:space="preserve">a culture change, which will generate </w:t>
        </w:r>
      </w:ins>
      <w:del w:id="95" w:author="Pound, Sharon Sweetser" w:date="2017-01-22T11:03:00Z">
        <w:r w:rsidR="00E53B99" w:rsidDel="00E63374">
          <w:rPr>
            <w:rFonts w:ascii="Arial" w:hAnsi="Arial" w:cs="Arial"/>
            <w:color w:val="000000"/>
            <w:sz w:val="22"/>
            <w:szCs w:val="22"/>
          </w:rPr>
          <w:delText xml:space="preserve">the </w:delText>
        </w:r>
      </w:del>
      <w:del w:id="96" w:author="Pound, Sharon Sweetser" w:date="2017-01-25T08:48:00Z">
        <w:r w:rsidR="00E53B99" w:rsidDel="009F2937">
          <w:rPr>
            <w:rFonts w:ascii="Arial" w:hAnsi="Arial" w:cs="Arial"/>
            <w:color w:val="000000"/>
            <w:sz w:val="22"/>
            <w:szCs w:val="22"/>
          </w:rPr>
          <w:delText>knowledge</w:delText>
        </w:r>
      </w:del>
      <w:ins w:id="97"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98" w:author="Pound, Sharon Sweetser" w:date="2017-01-25T08:48:00Z">
        <w:r w:rsidR="009F2937">
          <w:rPr>
            <w:rFonts w:ascii="Arial" w:hAnsi="Arial" w:cs="Arial"/>
            <w:color w:val="000000"/>
            <w:sz w:val="22"/>
            <w:szCs w:val="22"/>
          </w:rPr>
          <w:t>experts</w:t>
        </w:r>
      </w:ins>
      <w:ins w:id="99" w:author="Pound, Sharon Sweetser" w:date="2017-01-25T08:47:00Z">
        <w:r w:rsidR="009F2937">
          <w:rPr>
            <w:rFonts w:ascii="Arial" w:hAnsi="Arial" w:cs="Arial"/>
            <w:color w:val="000000"/>
            <w:sz w:val="22"/>
            <w:szCs w:val="22"/>
          </w:rPr>
          <w:t xml:space="preserve"> who will</w:t>
        </w:r>
      </w:ins>
      <w:ins w:id="100" w:author="Pound, Sharon Sweetser" w:date="2017-01-22T11:03:00Z">
        <w:r w:rsidR="00E63374">
          <w:rPr>
            <w:rFonts w:ascii="Arial" w:hAnsi="Arial" w:cs="Arial"/>
            <w:color w:val="000000"/>
            <w:sz w:val="22"/>
            <w:szCs w:val="22"/>
          </w:rPr>
          <w:t xml:space="preserve"> </w:t>
        </w:r>
      </w:ins>
      <w:del w:id="101"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102"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103" w:author="Pound, Sharon Sweetser" w:date="2017-01-25T08:25:00Z" w:name="move473096065"/>
      <w:moveTo w:id="104"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105" w:author="Pound, Sharon Sweetser" w:date="2017-01-25T08:29:00Z"/>
          <w:rFonts w:ascii="Arial" w:hAnsi="Arial" w:cs="Arial"/>
          <w:sz w:val="22"/>
          <w:szCs w:val="22"/>
        </w:rPr>
      </w:pPr>
      <w:moveTo w:id="106" w:author="Pound, Sharon Sweetser" w:date="2017-01-25T08:25:00Z">
        <w:r w:rsidRPr="00650BEC">
          <w:rPr>
            <w:rFonts w:ascii="Arial" w:hAnsi="Arial" w:cs="Arial"/>
            <w:sz w:val="22"/>
            <w:szCs w:val="22"/>
          </w:rPr>
          <w:t xml:space="preserve">Our project has </w:t>
        </w:r>
        <w:del w:id="107" w:author="Pound, Sharon Sweetser" w:date="2017-01-25T08:30:00Z">
          <w:r w:rsidRPr="00650BEC" w:rsidDel="00B17F10">
            <w:rPr>
              <w:rFonts w:ascii="Arial" w:hAnsi="Arial" w:cs="Arial"/>
              <w:sz w:val="22"/>
              <w:szCs w:val="22"/>
            </w:rPr>
            <w:delText>three</w:delText>
          </w:r>
        </w:del>
      </w:moveTo>
      <w:ins w:id="108" w:author="Pound, Sharon Sweetser" w:date="2017-01-25T08:30:00Z">
        <w:r>
          <w:rPr>
            <w:rFonts w:ascii="Arial" w:hAnsi="Arial" w:cs="Arial"/>
            <w:sz w:val="22"/>
            <w:szCs w:val="22"/>
          </w:rPr>
          <w:t>two</w:t>
        </w:r>
      </w:ins>
      <w:moveTo w:id="109"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110" w:author="Pound, Sharon Sweetser" w:date="2017-01-25T08:29:00Z"/>
          <w:rFonts w:ascii="Arial" w:hAnsi="Arial" w:cs="Arial"/>
          <w:sz w:val="22"/>
          <w:szCs w:val="22"/>
          <w:rPrChange w:id="111" w:author="Pound, Sharon Sweetser" w:date="2017-01-25T08:30:00Z">
            <w:rPr>
              <w:ins w:id="112" w:author="Pound, Sharon Sweetser" w:date="2017-01-25T08:29:00Z"/>
            </w:rPr>
          </w:rPrChange>
        </w:rPr>
        <w:pPrChange w:id="113" w:author="Pound, Sharon Sweetser" w:date="2017-01-25T08:30:00Z">
          <w:pPr/>
        </w:pPrChange>
      </w:pPr>
      <w:ins w:id="114" w:author="Pound, Sharon Sweetser" w:date="2017-01-25T08:29:00Z">
        <w:r w:rsidRPr="00B17F10">
          <w:rPr>
            <w:rFonts w:ascii="Arial" w:hAnsi="Arial" w:cs="Arial"/>
            <w:sz w:val="22"/>
            <w:szCs w:val="22"/>
            <w:rPrChange w:id="115" w:author="Pound, Sharon Sweetser" w:date="2017-01-25T08:30:00Z">
              <w:rPr/>
            </w:rPrChange>
          </w:rPr>
          <w:t xml:space="preserve">Create a workforce to </w:t>
        </w:r>
      </w:ins>
      <w:ins w:id="116" w:author="Pound, Sharon Sweetser" w:date="2017-01-25T08:31:00Z">
        <w:r>
          <w:rPr>
            <w:rFonts w:ascii="Arial" w:hAnsi="Arial" w:cs="Arial"/>
            <w:sz w:val="22"/>
            <w:szCs w:val="22"/>
          </w:rPr>
          <w:t xml:space="preserve">fill the need for </w:t>
        </w:r>
      </w:ins>
      <w:ins w:id="117" w:author="Pound, Sharon Sweetser" w:date="2017-01-25T08:30:00Z">
        <w:r>
          <w:rPr>
            <w:rFonts w:ascii="Arial" w:hAnsi="Arial" w:cs="Arial"/>
            <w:sz w:val="22"/>
            <w:szCs w:val="22"/>
          </w:rPr>
          <w:t>biodiversity</w:t>
        </w:r>
      </w:ins>
      <w:ins w:id="118" w:author="Pound, Sharon Sweetser" w:date="2017-01-25T08:29:00Z">
        <w:r w:rsidRPr="00B17F10">
          <w:rPr>
            <w:rFonts w:ascii="Arial" w:hAnsi="Arial" w:cs="Arial"/>
            <w:sz w:val="22"/>
            <w:szCs w:val="22"/>
          </w:rPr>
          <w:t xml:space="preserve"> </w:t>
        </w:r>
      </w:ins>
      <w:ins w:id="119" w:author="Pound, Sharon Sweetser" w:date="2017-01-25T08:32:00Z">
        <w:r>
          <w:rPr>
            <w:rFonts w:ascii="Arial" w:hAnsi="Arial" w:cs="Arial"/>
            <w:sz w:val="22"/>
            <w:szCs w:val="22"/>
          </w:rPr>
          <w:t>expertise in the US</w:t>
        </w:r>
      </w:ins>
      <w:ins w:id="120"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121" w:author="Pound, Sharon Sweetser" w:date="2017-01-25T08:29:00Z"/>
          <w:rFonts w:ascii="Arial" w:hAnsi="Arial" w:cs="Arial"/>
          <w:sz w:val="22"/>
          <w:szCs w:val="22"/>
          <w:rPrChange w:id="122" w:author="Pound, Sharon Sweetser" w:date="2017-01-25T08:30:00Z">
            <w:rPr>
              <w:ins w:id="123" w:author="Pound, Sharon Sweetser" w:date="2017-01-25T08:29:00Z"/>
            </w:rPr>
          </w:rPrChange>
        </w:rPr>
        <w:pPrChange w:id="124" w:author="Pound, Sharon Sweetser" w:date="2017-01-25T08:30:00Z">
          <w:pPr/>
        </w:pPrChange>
      </w:pPr>
      <w:ins w:id="125" w:author="Pound, Sharon Sweetser" w:date="2017-01-25T08:29:00Z">
        <w:r w:rsidRPr="00B17F10">
          <w:rPr>
            <w:rFonts w:ascii="Arial" w:hAnsi="Arial" w:cs="Arial"/>
            <w:sz w:val="22"/>
            <w:szCs w:val="22"/>
            <w:rPrChange w:id="126"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127" w:author="Pound, Sharon Sweetser" w:date="2017-01-25T08:30:00Z">
              <w:rPr/>
            </w:rPrChange>
          </w:rPr>
          <w:t>a</w:t>
        </w:r>
      </w:ins>
      <w:ins w:id="128" w:author="Pound, Sharon Sweetser" w:date="2017-01-25T08:30:00Z">
        <w:r w:rsidRPr="00B17F10">
          <w:rPr>
            <w:rFonts w:ascii="Arial" w:hAnsi="Arial" w:cs="Arial"/>
            <w:sz w:val="22"/>
            <w:szCs w:val="22"/>
            <w:rPrChange w:id="129" w:author="Pound, Sharon Sweetser" w:date="2017-01-25T08:30:00Z">
              <w:rPr/>
            </w:rPrChange>
          </w:rPr>
          <w:t>ca</w:t>
        </w:r>
      </w:ins>
      <w:ins w:id="130" w:author="Pound, Sharon Sweetser" w:date="2017-01-25T08:29:00Z">
        <w:r w:rsidRPr="00B17F10">
          <w:rPr>
            <w:rFonts w:ascii="Arial" w:hAnsi="Arial" w:cs="Arial"/>
            <w:sz w:val="22"/>
            <w:szCs w:val="22"/>
            <w:rPrChange w:id="131"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132" w:author="Pound, Sharon Sweetser" w:date="2017-01-25T08:30:00Z"/>
          <w:rFonts w:ascii="Arial" w:hAnsi="Arial" w:cs="Arial"/>
          <w:sz w:val="22"/>
          <w:szCs w:val="22"/>
        </w:rPr>
      </w:pPr>
    </w:p>
    <w:p w14:paraId="65429B15" w14:textId="77777777" w:rsidR="0009151C" w:rsidRDefault="0009151C" w:rsidP="00B17F10">
      <w:pPr>
        <w:rPr>
          <w:ins w:id="133"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134" w:author="Pound, Sharon Sweetser" w:date="2017-01-25T08:40:00Z"/>
          <w:rFonts w:ascii="Arial" w:hAnsi="Arial" w:cs="Arial"/>
          <w:i/>
          <w:sz w:val="22"/>
          <w:szCs w:val="22"/>
          <w:u w:val="single"/>
          <w:rPrChange w:id="135" w:author="Pound, Sharon Sweetser" w:date="2017-01-25T08:40:00Z">
            <w:rPr>
              <w:ins w:id="136" w:author="Pound, Sharon Sweetser" w:date="2017-01-25T08:40:00Z"/>
              <w:rFonts w:ascii="Arial" w:hAnsi="Arial" w:cs="Arial"/>
              <w:sz w:val="22"/>
              <w:szCs w:val="22"/>
            </w:rPr>
          </w:rPrChange>
        </w:rPr>
      </w:pPr>
      <w:ins w:id="137" w:author="Pound, Sharon Sweetser" w:date="2017-01-25T08:40:00Z">
        <w:r w:rsidRPr="0009151C">
          <w:rPr>
            <w:rFonts w:ascii="Arial" w:eastAsiaTheme="minorEastAsia" w:hAnsi="Arial" w:cs="Arial"/>
            <w:i/>
            <w:sz w:val="22"/>
            <w:szCs w:val="22"/>
            <w:u w:val="single"/>
            <w:rPrChange w:id="138"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139" w:author="Pound, Sharon Sweetser" w:date="2017-01-25T08:30:00Z"/>
          <w:rFonts w:ascii="Arial" w:hAnsi="Arial" w:cs="Arial"/>
          <w:sz w:val="22"/>
          <w:szCs w:val="22"/>
        </w:rPr>
        <w:pPrChange w:id="140" w:author="Pound, Sharon Sweetser" w:date="2017-01-25T08:29:00Z">
          <w:pPr>
            <w:pStyle w:val="ListParagraph"/>
            <w:numPr>
              <w:numId w:val="1"/>
            </w:numPr>
            <w:ind w:hanging="360"/>
          </w:pPr>
        </w:pPrChange>
      </w:pPr>
      <w:moveTo w:id="141" w:author="Pound, Sharon Sweetser" w:date="2017-01-25T08:25:00Z">
        <w:del w:id="142"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143" w:author="Pound, Sharon Sweetser" w:date="2017-01-25T08:25:00Z"/>
          <w:rFonts w:ascii="Arial" w:hAnsi="Arial" w:cs="Arial"/>
          <w:sz w:val="22"/>
          <w:szCs w:val="22"/>
        </w:rPr>
      </w:pPr>
      <w:moveTo w:id="144" w:author="Pound, Sharon Sweetser" w:date="2017-01-25T08:25:00Z">
        <w:del w:id="145"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146" w:author="Pound, Sharon Sweetser" w:date="2017-01-25T08:30:00Z"/>
          <w:rFonts w:ascii="Arial" w:hAnsi="Arial" w:cs="Arial"/>
          <w:sz w:val="22"/>
          <w:szCs w:val="22"/>
        </w:rPr>
      </w:pPr>
      <w:moveTo w:id="147" w:author="Pound, Sharon Sweetser" w:date="2017-01-25T08:25:00Z">
        <w:del w:id="148"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103"/>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149"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150" w:author="Brian O'Meara" w:date="2017-01-25T06:05:00Z"/>
          <w:rFonts w:ascii="Arial" w:hAnsi="Arial" w:cs="Arial"/>
          <w:color w:val="000000"/>
          <w:sz w:val="22"/>
          <w:szCs w:val="22"/>
        </w:rPr>
      </w:pPr>
      <w:commentRangeStart w:id="151"/>
      <w:r>
        <w:rPr>
          <w:rFonts w:ascii="Arial" w:hAnsi="Arial" w:cs="Arial"/>
          <w:color w:val="000000"/>
          <w:sz w:val="22"/>
          <w:szCs w:val="22"/>
        </w:rPr>
        <w:t>Human health, food security</w:t>
      </w:r>
      <w:commentRangeEnd w:id="151"/>
      <w:r w:rsidR="00996B8E">
        <w:rPr>
          <w:rStyle w:val="CommentReference"/>
          <w:rFonts w:asciiTheme="minorHAnsi" w:eastAsiaTheme="minorHAnsi" w:hAnsiTheme="minorHAnsi" w:cstheme="minorBidi"/>
        </w:rPr>
        <w:commentReference w:id="151"/>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152" w:author="Pound, Sharon Sweetser" w:date="2017-01-25T08:39:00Z"/>
          <w:rFonts w:ascii="Arial" w:hAnsi="Arial" w:cs="Arial"/>
          <w:sz w:val="22"/>
          <w:szCs w:val="22"/>
        </w:rPr>
      </w:pPr>
      <w:moveToRangeStart w:id="153" w:author="Brian O'Meara" w:date="2017-01-25T06:05:00Z" w:name="move346943643"/>
      <w:commentRangeStart w:id="154"/>
      <w:moveTo w:id="155" w:author="Brian O'Meara" w:date="2017-01-25T06:05:00Z">
        <w:del w:id="156" w:author="Brian O'Meara" w:date="2017-01-25T06:05:00Z">
          <w:r w:rsidDel="00C12439">
            <w:rPr>
              <w:rFonts w:ascii="Arial" w:hAnsi="Arial" w:cs="Arial"/>
              <w:sz w:val="22"/>
              <w:szCs w:val="22"/>
            </w:rPr>
            <w:lastRenderedPageBreak/>
            <w:delText>On a broader scale, despite some clear advantages of academia as a way of training more academics for knowledge creation and dissemination, it is increasingly being recognized as problematic.</w:delText>
          </w:r>
        </w:del>
      </w:moveTo>
      <w:ins w:id="157"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158"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154"/>
        <w:r>
          <w:rPr>
            <w:rStyle w:val="CommentReference"/>
          </w:rPr>
          <w:commentReference w:id="154"/>
        </w:r>
      </w:moveTo>
      <w:moveToRangeEnd w:id="153"/>
    </w:p>
    <w:p w14:paraId="19D51575" w14:textId="41AF8F35" w:rsidR="0009151C" w:rsidRDefault="0009151C"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ins w:id="159" w:author="Pound, Sharon Sweetser" w:date="2017-01-25T08:39:00Z">
        <w:r w:rsidRPr="0009151C">
          <w:rPr>
            <w:rFonts w:ascii="Arial" w:hAnsi="Arial" w:cs="Arial"/>
            <w:sz w:val="22"/>
            <w:szCs w:val="22"/>
            <w:highlight w:val="yellow"/>
            <w:rPrChange w:id="160" w:author="Pound, Sharon Sweetser" w:date="2017-01-25T08:40:00Z">
              <w:rPr>
                <w:rFonts w:ascii="Arial" w:hAnsi="Arial" w:cs="Arial"/>
                <w:sz w:val="22"/>
                <w:szCs w:val="22"/>
              </w:rPr>
            </w:rPrChange>
          </w:rPr>
          <w:t>[Add text. Re need for synergy/weakness</w:t>
        </w:r>
      </w:ins>
      <w:ins w:id="161" w:author="Pound, Sharon Sweetser" w:date="2017-01-25T08:42:00Z">
        <w:r w:rsidR="009F2937">
          <w:rPr>
            <w:rFonts w:ascii="Arial" w:hAnsi="Arial" w:cs="Arial"/>
            <w:sz w:val="22"/>
            <w:szCs w:val="22"/>
            <w:highlight w:val="yellow"/>
          </w:rPr>
          <w:t xml:space="preserve"> into paragraph below</w:t>
        </w:r>
      </w:ins>
      <w:ins w:id="162" w:author="Pound, Sharon Sweetser" w:date="2017-01-25T08:39:00Z">
        <w:r w:rsidRPr="0009151C">
          <w:rPr>
            <w:rFonts w:ascii="Arial" w:hAnsi="Arial" w:cs="Arial"/>
            <w:sz w:val="22"/>
            <w:szCs w:val="22"/>
            <w:highlight w:val="yellow"/>
            <w:rPrChange w:id="163" w:author="Pound, Sharon Sweetser" w:date="2017-01-25T08:40:00Z">
              <w:rPr>
                <w:rFonts w:ascii="Arial" w:hAnsi="Arial" w:cs="Arial"/>
                <w:sz w:val="22"/>
                <w:szCs w:val="22"/>
              </w:rPr>
            </w:rPrChange>
          </w:rPr>
          <w:t>]</w:t>
        </w:r>
      </w:ins>
    </w:p>
    <w:p w14:paraId="7A2F18FA" w14:textId="46E09C5F" w:rsidR="00C50423" w:rsidRDefault="00B62350">
      <w:pPr>
        <w:pStyle w:val="NormalWeb"/>
        <w:shd w:val="clear" w:color="auto" w:fill="FFFFFF"/>
        <w:spacing w:before="0" w:beforeAutospacing="0" w:after="0" w:afterAutospacing="0"/>
        <w:ind w:firstLine="720"/>
        <w:contextualSpacing/>
        <w:rPr>
          <w:ins w:id="164" w:author="Pound, Sharon Sweetser" w:date="2017-01-25T09:37:00Z"/>
          <w:rFonts w:ascii="Arial" w:hAnsi="Arial" w:cs="Arial"/>
          <w:color w:val="000000"/>
          <w:sz w:val="22"/>
          <w:szCs w:val="22"/>
        </w:rPr>
        <w:pPrChange w:id="165" w:author="Pound, Sharon Sweetser" w:date="2017-01-25T09:37:00Z">
          <w:pPr>
            <w:pStyle w:val="NormalWeb"/>
            <w:shd w:val="clear" w:color="auto" w:fill="FFFFFF"/>
            <w:spacing w:before="225" w:beforeAutospacing="0" w:after="225" w:afterAutospacing="0"/>
            <w:ind w:firstLine="720"/>
            <w:contextualSpacing/>
          </w:pPr>
        </w:pPrChange>
      </w:pPr>
      <w:commentRangeStart w:id="166"/>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167" w:author="Pound, Sharon Sweetser" w:date="2017-01-22T11:03:00Z">
        <w:r w:rsidR="00271B3F" w:rsidRPr="00650BEC" w:rsidDel="00E63374">
          <w:rPr>
            <w:rFonts w:ascii="Arial" w:hAnsi="Arial" w:cs="Arial"/>
            <w:color w:val="000000"/>
            <w:sz w:val="22"/>
            <w:szCs w:val="22"/>
          </w:rPr>
          <w:delText xml:space="preserve">or </w:delText>
        </w:r>
      </w:del>
      <w:ins w:id="168"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169"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170"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171" w:author="Pound, Sharon Sweetser" w:date="2017-01-22T11:04:00Z">
        <w:r w:rsidR="00E63374">
          <w:rPr>
            <w:rFonts w:ascii="Arial" w:hAnsi="Arial" w:cs="Arial"/>
            <w:color w:val="000000"/>
            <w:sz w:val="22"/>
            <w:szCs w:val="22"/>
          </w:rPr>
          <w:t>ing</w:t>
        </w:r>
      </w:ins>
      <w:del w:id="172"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166"/>
      <w:r w:rsidR="00517672">
        <w:rPr>
          <w:rStyle w:val="CommentReference"/>
          <w:rFonts w:asciiTheme="minorHAnsi" w:eastAsiaTheme="minorHAnsi" w:hAnsiTheme="minorHAnsi" w:cstheme="minorBidi"/>
        </w:rPr>
        <w:commentReference w:id="166"/>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173" w:author="Pound, Sharon Sweetser" w:date="2017-01-25T09:37:00Z" w:name="move473100377"/>
      <w:commentRangeStart w:id="174"/>
      <w:moveTo w:id="175" w:author="Pound, Sharon Sweetser" w:date="2017-01-25T09:37:00Z">
        <w:r>
          <w:rPr>
            <w:rFonts w:ascii="Arial" w:hAnsi="Arial" w:cs="Arial"/>
            <w:b w:val="0"/>
            <w:color w:val="000000"/>
            <w:sz w:val="22"/>
            <w:szCs w:val="22"/>
          </w:rPr>
          <w:t xml:space="preserve">In addition </w:t>
        </w:r>
        <w:commentRangeEnd w:id="174"/>
        <w:r>
          <w:rPr>
            <w:rStyle w:val="CommentReference"/>
            <w:b w:val="0"/>
            <w:bCs w:val="0"/>
            <w:color w:val="auto"/>
          </w:rPr>
          <w:commentReference w:id="174"/>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176" w:author="Pound, Sharon Sweetser" w:date="2017-01-25T09:37:00Z">
        <w:r>
          <w:rPr>
            <w:rFonts w:ascii="Arial" w:hAnsi="Arial" w:cs="Arial"/>
            <w:b w:val="0"/>
            <w:color w:val="000000"/>
            <w:sz w:val="22"/>
            <w:szCs w:val="22"/>
          </w:rPr>
        </w:r>
      </w:ins>
      <w:moveTo w:id="177" w:author="Pound, Sharon Sweetser" w:date="2017-01-25T09:37:00Z">
        <w:r>
          <w:rPr>
            <w:rFonts w:ascii="Arial" w:hAnsi="Arial" w:cs="Arial"/>
            <w:b w:val="0"/>
            <w:color w:val="000000"/>
            <w:sz w:val="22"/>
            <w:szCs w:val="22"/>
          </w:rPr>
          <w:fldChar w:fldCharType="end"/>
        </w:r>
      </w:moveTo>
      <w:ins w:id="178" w:author="Pound, Sharon Sweetser" w:date="2017-01-25T09:37:00Z">
        <w:r>
          <w:rPr>
            <w:rFonts w:ascii="Arial" w:hAnsi="Arial" w:cs="Arial"/>
            <w:b w:val="0"/>
            <w:color w:val="000000"/>
            <w:sz w:val="22"/>
            <w:szCs w:val="22"/>
          </w:rPr>
        </w:r>
      </w:ins>
      <w:moveTo w:id="179"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173"/>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180"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181" w:author="Pound, Sharon Sweetser" w:date="2017-01-25T08:48:00Z"/>
          <w:rFonts w:ascii="Arial" w:hAnsi="Arial" w:cs="Arial"/>
          <w:i/>
          <w:color w:val="000000"/>
          <w:sz w:val="22"/>
          <w:szCs w:val="22"/>
          <w:u w:val="single"/>
          <w:rPrChange w:id="182" w:author="Pound, Sharon Sweetser" w:date="2017-01-25T08:49:00Z">
            <w:rPr>
              <w:ins w:id="183" w:author="Pound, Sharon Sweetser" w:date="2017-01-25T08:48:00Z"/>
              <w:rFonts w:ascii="Arial" w:hAnsi="Arial" w:cs="Arial"/>
              <w:color w:val="000000"/>
              <w:sz w:val="22"/>
              <w:szCs w:val="22"/>
            </w:rPr>
          </w:rPrChange>
        </w:rPr>
        <w:pPrChange w:id="184" w:author="Pound, Sharon Sweetser" w:date="2017-01-25T08:48:00Z">
          <w:pPr>
            <w:pStyle w:val="NormalWeb"/>
            <w:shd w:val="clear" w:color="auto" w:fill="FFFFFF"/>
            <w:spacing w:before="225" w:beforeAutospacing="0" w:after="225" w:afterAutospacing="0"/>
            <w:ind w:firstLine="720"/>
            <w:contextualSpacing/>
          </w:pPr>
        </w:pPrChange>
      </w:pPr>
      <w:ins w:id="185" w:author="Pound, Sharon Sweetser" w:date="2017-01-25T08:48:00Z">
        <w:r w:rsidRPr="00594E50">
          <w:rPr>
            <w:rFonts w:ascii="Arial" w:hAnsi="Arial" w:cs="Arial"/>
            <w:i/>
            <w:color w:val="000000"/>
            <w:sz w:val="22"/>
            <w:szCs w:val="22"/>
            <w:u w:val="single"/>
            <w:rPrChange w:id="186" w:author="Pound, Sharon Sweetser" w:date="2017-01-25T08:49:00Z">
              <w:rPr>
                <w:rFonts w:ascii="Arial" w:hAnsi="Arial" w:cs="Arial"/>
                <w:color w:val="000000"/>
                <w:sz w:val="22"/>
                <w:szCs w:val="22"/>
              </w:rPr>
            </w:rPrChange>
          </w:rPr>
          <w:t xml:space="preserve">The </w:t>
        </w:r>
      </w:ins>
      <w:ins w:id="187" w:author="Pound, Sharon Sweetser" w:date="2017-01-25T08:50:00Z">
        <w:r w:rsidRPr="00594E50">
          <w:rPr>
            <w:rFonts w:ascii="Arial" w:hAnsi="Arial" w:cs="Arial"/>
            <w:i/>
            <w:color w:val="000000"/>
            <w:sz w:val="22"/>
            <w:szCs w:val="22"/>
            <w:u w:val="single"/>
          </w:rPr>
          <w:t xml:space="preserve">Next-Generation Biodiversity </w:t>
        </w:r>
      </w:ins>
      <w:ins w:id="188" w:author="Pound, Sharon Sweetser" w:date="2017-01-25T08:48:00Z">
        <w:r w:rsidRPr="00594E50">
          <w:rPr>
            <w:rFonts w:ascii="Arial" w:hAnsi="Arial" w:cs="Arial"/>
            <w:i/>
            <w:color w:val="000000"/>
            <w:sz w:val="22"/>
            <w:szCs w:val="22"/>
            <w:u w:val="single"/>
            <w:rPrChange w:id="189"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190"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191"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192"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193"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194"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195"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196"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197" w:author="O'Meara, Brian C" w:date="2017-01-22T01:08:00Z">
        <w:r w:rsidR="00B167E0" w:rsidDel="00055076">
          <w:rPr>
            <w:rFonts w:ascii="Arial" w:hAnsi="Arial" w:cs="Arial"/>
            <w:color w:val="000000"/>
            <w:sz w:val="22"/>
            <w:szCs w:val="22"/>
          </w:rPr>
          <w:delText>natural history</w:delText>
        </w:r>
      </w:del>
      <w:ins w:id="198"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199" w:author="Brian O'Meara" w:date="2017-01-25T05:42:00Z">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200"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201" w:author="Brian O'Meara" w:date="2017-01-25T05:38:00Z">
        <w:r w:rsidR="00271B3F" w:rsidRPr="00650BEC" w:rsidDel="00A90A44">
          <w:rPr>
            <w:rFonts w:ascii="Arial" w:hAnsi="Arial" w:cs="Arial"/>
            <w:color w:val="000000"/>
            <w:sz w:val="22"/>
            <w:szCs w:val="22"/>
          </w:rPr>
          <w:delText xml:space="preserve">four </w:delText>
        </w:r>
      </w:del>
      <w:ins w:id="202"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203"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204" w:author="Pound, Sharon Sweetser" w:date="2017-01-22T11:05:00Z">
        <w:r w:rsidR="00E63374">
          <w:rPr>
            <w:rFonts w:ascii="Arial" w:hAnsi="Arial" w:cs="Arial"/>
            <w:color w:val="000000"/>
            <w:sz w:val="22"/>
            <w:szCs w:val="22"/>
          </w:rPr>
          <w:t>in</w:t>
        </w:r>
      </w:ins>
      <w:ins w:id="205" w:author="Eck, Kimberly" w:date="2017-01-22T15:32:00Z">
        <w:r w:rsidR="00517672">
          <w:rPr>
            <w:rFonts w:ascii="Arial" w:hAnsi="Arial" w:cs="Arial"/>
            <w:color w:val="000000"/>
            <w:sz w:val="22"/>
            <w:szCs w:val="22"/>
          </w:rPr>
          <w:t xml:space="preserve"> an interdisciplinary approach including several academic disciplines, such as</w:t>
        </w:r>
      </w:ins>
      <w:ins w:id="206" w:author="Pound, Sharon Sweetser" w:date="2017-01-22T11:05:00Z">
        <w:del w:id="207" w:author="Eck, Kimberly" w:date="2017-01-22T15:32:00Z">
          <w:r w:rsidR="00E63374" w:rsidDel="00517672">
            <w:rPr>
              <w:rFonts w:ascii="Arial" w:hAnsi="Arial" w:cs="Arial"/>
              <w:color w:val="000000"/>
              <w:sz w:val="22"/>
              <w:szCs w:val="22"/>
            </w:rPr>
            <w:delText xml:space="preserve"> </w:delText>
          </w:r>
        </w:del>
      </w:ins>
      <w:del w:id="208"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209"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210"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211"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212"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213"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214" w:author="Pound, Sharon Sweetser" w:date="2017-01-25T08:59:00Z">
        <w:r w:rsidR="005A6E48">
          <w:rPr>
            <w:rFonts w:ascii="Arial" w:hAnsi="Arial" w:cs="Arial"/>
            <w:color w:val="000000"/>
            <w:sz w:val="22"/>
            <w:szCs w:val="22"/>
          </w:rPr>
          <w:t>Through interdisciplinary research projects</w:t>
        </w:r>
      </w:ins>
      <w:ins w:id="215" w:author="Pound, Sharon Sweetser" w:date="2017-01-25T09:00:00Z">
        <w:r w:rsidR="005A6E48">
          <w:rPr>
            <w:rFonts w:ascii="Arial" w:hAnsi="Arial" w:cs="Arial"/>
            <w:color w:val="000000"/>
            <w:sz w:val="22"/>
            <w:szCs w:val="22"/>
          </w:rPr>
          <w:t xml:space="preserve"> (described below)</w:t>
        </w:r>
      </w:ins>
      <w:ins w:id="216" w:author="Pound, Sharon Sweetser" w:date="2017-01-25T08:59:00Z">
        <w:r w:rsidR="005A6E48">
          <w:rPr>
            <w:rFonts w:ascii="Arial" w:hAnsi="Arial" w:cs="Arial"/>
            <w:color w:val="000000"/>
            <w:sz w:val="22"/>
            <w:szCs w:val="22"/>
          </w:rPr>
          <w:t xml:space="preserve">, NRT trainees will </w:t>
        </w:r>
      </w:ins>
      <w:ins w:id="217" w:author="Pound, Sharon Sweetser" w:date="2017-01-25T09:00:00Z">
        <w:r w:rsidR="005A6E48">
          <w:rPr>
            <w:rFonts w:ascii="Arial" w:hAnsi="Arial" w:cs="Arial"/>
            <w:color w:val="000000"/>
            <w:sz w:val="22"/>
            <w:szCs w:val="22"/>
          </w:rPr>
          <w:t>use skills</w:t>
        </w:r>
      </w:ins>
      <w:ins w:id="218" w:author="Pound, Sharon Sweetser" w:date="2017-01-25T08:59:00Z">
        <w:r w:rsidR="005A6E48">
          <w:rPr>
            <w:rFonts w:ascii="Arial" w:hAnsi="Arial" w:cs="Arial"/>
            <w:color w:val="000000"/>
            <w:sz w:val="22"/>
            <w:szCs w:val="22"/>
          </w:rPr>
          <w:t xml:space="preserve"> these modular areas to compete for top jobs.</w:t>
        </w:r>
      </w:ins>
      <w:ins w:id="219"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220" w:author="Pound, Sharon Sweetser" w:date="2017-01-25T09:10:00Z">
        <w:r w:rsidR="001B5ED6">
          <w:rPr>
            <w:rFonts w:ascii="Arial" w:hAnsi="Arial" w:cs="Arial"/>
            <w:color w:val="000000"/>
            <w:sz w:val="22"/>
            <w:szCs w:val="22"/>
          </w:rPr>
          <w:t xml:space="preserve">building </w:t>
        </w:r>
      </w:ins>
      <w:ins w:id="221" w:author="Pound, Sharon Sweetser" w:date="2017-01-25T09:11:00Z">
        <w:r w:rsidR="001B5ED6">
          <w:rPr>
            <w:rFonts w:ascii="Arial" w:hAnsi="Arial" w:cs="Arial"/>
            <w:color w:val="000000"/>
            <w:sz w:val="22"/>
            <w:szCs w:val="22"/>
          </w:rPr>
          <w:t xml:space="preserve">student </w:t>
        </w:r>
      </w:ins>
      <w:ins w:id="222" w:author="Pound, Sharon Sweetser" w:date="2017-01-25T09:10:00Z">
        <w:r w:rsidR="001B5ED6">
          <w:rPr>
            <w:rFonts w:ascii="Arial" w:hAnsi="Arial" w:cs="Arial"/>
            <w:color w:val="000000"/>
            <w:sz w:val="22"/>
            <w:szCs w:val="22"/>
          </w:rPr>
          <w:t xml:space="preserve">awareness </w:t>
        </w:r>
      </w:ins>
      <w:ins w:id="223" w:author="Pound, Sharon Sweetser" w:date="2017-01-25T09:11:00Z">
        <w:r w:rsidR="001B5ED6">
          <w:rPr>
            <w:rFonts w:ascii="Arial" w:hAnsi="Arial" w:cs="Arial"/>
            <w:color w:val="000000"/>
            <w:sz w:val="22"/>
            <w:szCs w:val="22"/>
          </w:rPr>
          <w:t>and faculty support for</w:t>
        </w:r>
      </w:ins>
      <w:ins w:id="224" w:author="Pound, Sharon Sweetser" w:date="2017-01-25T09:10:00Z">
        <w:r w:rsidR="001B5ED6">
          <w:rPr>
            <w:rFonts w:ascii="Arial" w:hAnsi="Arial" w:cs="Arial"/>
            <w:color w:val="000000"/>
            <w:sz w:val="22"/>
            <w:szCs w:val="22"/>
          </w:rPr>
          <w:t xml:space="preserve"> non-academic career choices</w:t>
        </w:r>
      </w:ins>
      <w:ins w:id="225" w:author="Pound, Sharon Sweetser" w:date="2017-01-25T09:12:00Z">
        <w:r w:rsidR="001B5ED6">
          <w:rPr>
            <w:rFonts w:ascii="Arial" w:hAnsi="Arial" w:cs="Arial"/>
            <w:color w:val="000000"/>
            <w:sz w:val="22"/>
            <w:szCs w:val="22"/>
          </w:rPr>
          <w:t>.</w:t>
        </w:r>
      </w:ins>
      <w:ins w:id="226"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227" w:author="Pound, Sharon Sweetser" w:date="2017-01-25T09:19:00Z"/>
          <w:rFonts w:ascii="Arial" w:hAnsi="Arial" w:cs="Arial"/>
          <w:color w:val="000000"/>
          <w:sz w:val="22"/>
          <w:szCs w:val="22"/>
        </w:rPr>
      </w:pPr>
    </w:p>
    <w:p w14:paraId="03E8704D" w14:textId="52D1176E" w:rsidR="00D823C3" w:rsidRDefault="00D823C3"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28" w:author="Pound, Sharon Sweetser" w:date="2017-01-25T09:19:00Z">
        <w:r w:rsidRPr="00D823C3">
          <w:rPr>
            <w:rFonts w:ascii="Arial" w:hAnsi="Arial" w:cs="Arial"/>
            <w:color w:val="000000"/>
            <w:sz w:val="22"/>
            <w:szCs w:val="22"/>
            <w:highlight w:val="yellow"/>
            <w:rPrChange w:id="229" w:author="Pound, Sharon Sweetser" w:date="2017-01-25T09:19:00Z">
              <w:rPr>
                <w:rFonts w:ascii="Arial" w:hAnsi="Arial" w:cs="Arial"/>
                <w:color w:val="000000"/>
                <w:sz w:val="22"/>
                <w:szCs w:val="22"/>
              </w:rPr>
            </w:rPrChange>
          </w:rPr>
          <w:t>INSERT OVERVIEW GRAPHIC HERE</w:t>
        </w:r>
      </w:ins>
    </w:p>
    <w:p w14:paraId="0BE5EA1A" w14:textId="77777777" w:rsidR="00D823C3" w:rsidRDefault="00D823C3" w:rsidP="00394FB2">
      <w:pPr>
        <w:rPr>
          <w:ins w:id="230" w:author="Pound, Sharon Sweetser" w:date="2017-01-25T09:19:00Z"/>
          <w:rFonts w:ascii="Arial" w:hAnsi="Arial" w:cs="Arial"/>
          <w:color w:val="000000"/>
          <w:sz w:val="22"/>
          <w:szCs w:val="22"/>
        </w:rPr>
      </w:pPr>
    </w:p>
    <w:p w14:paraId="7E3D7EE4" w14:textId="3C474194" w:rsidR="00083BD3" w:rsidRDefault="00D823C3" w:rsidP="00394FB2">
      <w:pPr>
        <w:rPr>
          <w:ins w:id="231" w:author="Pound, Sharon Sweetser" w:date="2017-01-25T09:23:00Z"/>
          <w:rFonts w:ascii="Arial" w:hAnsi="Arial" w:cs="Arial"/>
          <w:color w:val="000000"/>
          <w:sz w:val="22"/>
          <w:szCs w:val="22"/>
        </w:rPr>
      </w:pPr>
      <w:ins w:id="232" w:author="Pound, Sharon Sweetser" w:date="2017-01-25T09:19:00Z">
        <w:r w:rsidRPr="00D823C3">
          <w:rPr>
            <w:rFonts w:ascii="Arial" w:hAnsi="Arial" w:cs="Arial"/>
            <w:color w:val="000000"/>
            <w:sz w:val="22"/>
            <w:szCs w:val="22"/>
            <w:highlight w:val="yellow"/>
            <w:rPrChange w:id="233"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234"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235"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236"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237"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238"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239"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240" w:author="Pound, Sharon Sweetser" w:date="2017-01-22T11:07:00Z">
        <w:del w:id="241" w:author="Brian O'Meara" w:date="2017-01-25T05:41:00Z">
          <w:r w:rsidR="00E63374" w:rsidDel="00C80CB5">
            <w:rPr>
              <w:rFonts w:ascii="Arial" w:hAnsi="Arial" w:cs="Arial"/>
              <w:color w:val="000000"/>
              <w:sz w:val="22"/>
              <w:szCs w:val="22"/>
            </w:rPr>
            <w:delText>-</w:delText>
          </w:r>
        </w:del>
      </w:ins>
      <w:del w:id="242"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243" w:author="Pound, Sharon Sweetser" w:date="2017-01-22T11:09:00Z">
        <w:r w:rsidR="00271B3F" w:rsidRPr="00650BEC" w:rsidDel="00E63374">
          <w:rPr>
            <w:rFonts w:ascii="Arial" w:hAnsi="Arial" w:cs="Arial"/>
            <w:color w:val="000000"/>
            <w:sz w:val="22"/>
            <w:szCs w:val="22"/>
          </w:rPr>
          <w:delText xml:space="preserve">vocational </w:delText>
        </w:r>
      </w:del>
      <w:ins w:id="244"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245"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ins w:id="246" w:author="Brian O'Meara" w:date="2017-01-25T05:53:00Z">
        <w:r w:rsidR="0056277C">
          <w:rPr>
            <w:rFonts w:ascii="Arial" w:hAnsi="Arial" w:cs="Arial"/>
            <w:color w:val="000000"/>
            <w:sz w:val="22"/>
            <w:szCs w:val="22"/>
          </w:rPr>
          <w:t xml:space="preserve">For outreach, we will </w:t>
        </w:r>
      </w:ins>
      <w:ins w:id="247" w:author="Brian O'Meara" w:date="2017-01-25T05:55:00Z">
        <w:r w:rsidR="00254F06">
          <w:rPr>
            <w:rFonts w:ascii="Arial" w:hAnsi="Arial" w:cs="Arial"/>
            <w:color w:val="000000"/>
            <w:sz w:val="22"/>
            <w:szCs w:val="22"/>
          </w:rPr>
          <w:t>capitalize</w:t>
        </w:r>
      </w:ins>
      <w:ins w:id="248"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249" w:author="Brian O'Meara" w:date="2017-01-25T05:55:00Z">
        <w:r w:rsidR="00254F06">
          <w:rPr>
            <w:rFonts w:ascii="Arial" w:hAnsi="Arial" w:cs="Arial"/>
            <w:color w:val="000000"/>
            <w:sz w:val="22"/>
            <w:szCs w:val="22"/>
          </w:rPr>
          <w:t>and have them write and disseminate a short popular press article about their work.</w:t>
        </w:r>
      </w:ins>
    </w:p>
    <w:p w14:paraId="50799174" w14:textId="77777777" w:rsidR="00D823C3" w:rsidRDefault="00D823C3" w:rsidP="00394FB2">
      <w:pPr>
        <w:rPr>
          <w:ins w:id="250" w:author="Pound, Sharon Sweetser" w:date="2017-01-25T09:23:00Z"/>
          <w:rFonts w:ascii="Arial" w:hAnsi="Arial" w:cs="Arial"/>
          <w:color w:val="000000"/>
          <w:sz w:val="22"/>
          <w:szCs w:val="22"/>
        </w:rPr>
      </w:pPr>
    </w:p>
    <w:p w14:paraId="0263DDD7" w14:textId="0D2146EB" w:rsidR="00D823C3" w:rsidRPr="00D823C3" w:rsidRDefault="00D823C3" w:rsidP="00394FB2">
      <w:pPr>
        <w:rPr>
          <w:rFonts w:ascii="Arial" w:hAnsi="Arial" w:cs="Arial"/>
          <w:i/>
          <w:color w:val="000000"/>
          <w:sz w:val="22"/>
          <w:szCs w:val="22"/>
          <w:u w:val="single"/>
          <w:rPrChange w:id="251" w:author="Pound, Sharon Sweetser" w:date="2017-01-25T09:23:00Z">
            <w:rPr>
              <w:rFonts w:ascii="Arial" w:hAnsi="Arial" w:cs="Arial"/>
              <w:color w:val="000000"/>
              <w:sz w:val="22"/>
              <w:szCs w:val="22"/>
            </w:rPr>
          </w:rPrChange>
        </w:rPr>
      </w:pPr>
      <w:ins w:id="252" w:author="Pound, Sharon Sweetser" w:date="2017-01-25T09:23:00Z">
        <w:r w:rsidRPr="00D823C3">
          <w:rPr>
            <w:rFonts w:ascii="Arial" w:hAnsi="Arial" w:cs="Arial"/>
            <w:i/>
            <w:color w:val="000000"/>
            <w:sz w:val="22"/>
            <w:szCs w:val="22"/>
            <w:u w:val="single"/>
            <w:rPrChange w:id="253" w:author="Pound, Sharon Sweetser" w:date="2017-01-25T09:23:00Z">
              <w:rPr>
                <w:rFonts w:ascii="Arial" w:hAnsi="Arial" w:cs="Arial"/>
                <w:color w:val="000000"/>
                <w:sz w:val="22"/>
                <w:szCs w:val="22"/>
              </w:rPr>
            </w:rPrChange>
          </w:rPr>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254" w:author="Pound, Sharon Sweetser" w:date="2017-01-25T09:23:00Z">
        <w:r w:rsidRPr="00650BEC" w:rsidDel="00D823C3">
          <w:rPr>
            <w:rFonts w:ascii="Arial" w:hAnsi="Arial" w:cs="Arial"/>
            <w:color w:val="000000"/>
            <w:sz w:val="22"/>
            <w:szCs w:val="22"/>
          </w:rPr>
          <w:delText>grant</w:delText>
        </w:r>
      </w:del>
      <w:ins w:id="255"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256" w:author="Pound, Sharon Sweetser" w:date="2017-01-22T11:10:00Z">
        <w:r w:rsidR="00390BB6" w:rsidRPr="00650BEC" w:rsidDel="00E63374">
          <w:rPr>
            <w:rFonts w:ascii="Arial" w:hAnsi="Arial" w:cs="Arial"/>
            <w:color w:val="000000"/>
            <w:sz w:val="22"/>
            <w:szCs w:val="22"/>
          </w:rPr>
          <w:delText>with the</w:delText>
        </w:r>
      </w:del>
      <w:ins w:id="257"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258" w:author="Pound, Sharon Sweetser" w:date="2017-01-22T11:10:00Z">
        <w:r w:rsidR="00E63374">
          <w:rPr>
            <w:rFonts w:ascii="Arial" w:hAnsi="Arial" w:cs="Arial"/>
            <w:color w:val="000000"/>
            <w:sz w:val="22"/>
            <w:szCs w:val="22"/>
          </w:rPr>
          <w:t>d</w:t>
        </w:r>
      </w:ins>
      <w:del w:id="259"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260" w:author="Pound, Sharon Sweetser" w:date="2017-01-22T11:10:00Z">
        <w:r w:rsidR="00390BB6" w:rsidRPr="00650BEC" w:rsidDel="00E63374">
          <w:rPr>
            <w:rFonts w:ascii="Arial" w:hAnsi="Arial" w:cs="Arial"/>
            <w:color w:val="000000"/>
            <w:sz w:val="22"/>
            <w:szCs w:val="22"/>
          </w:rPr>
          <w:delText>of</w:delText>
        </w:r>
      </w:del>
      <w:ins w:id="261"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262" w:author="Pound, Sharon Sweetser" w:date="2017-01-22T11:10:00Z">
        <w:r w:rsidR="00E63374">
          <w:rPr>
            <w:rFonts w:ascii="Arial" w:hAnsi="Arial" w:cs="Arial"/>
            <w:color w:val="000000"/>
            <w:sz w:val="22"/>
            <w:szCs w:val="22"/>
          </w:rPr>
          <w:t>e</w:t>
        </w:r>
      </w:ins>
      <w:del w:id="263"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264"/>
      <w:r w:rsidR="00571E5E">
        <w:rPr>
          <w:rFonts w:ascii="Arial" w:hAnsi="Arial" w:cs="Arial"/>
          <w:color w:val="000000"/>
          <w:sz w:val="22"/>
          <w:szCs w:val="22"/>
        </w:rPr>
        <w:t>Because</w:t>
      </w:r>
      <w:commentRangeEnd w:id="264"/>
      <w:r w:rsidR="00571E5E">
        <w:rPr>
          <w:rStyle w:val="CommentReference"/>
          <w:rFonts w:asciiTheme="minorHAnsi" w:eastAsiaTheme="minorHAnsi" w:hAnsiTheme="minorHAnsi" w:cstheme="minorBidi"/>
        </w:rPr>
        <w:commentReference w:id="264"/>
      </w:r>
      <w:r w:rsidR="00571E5E">
        <w:rPr>
          <w:rFonts w:ascii="Arial" w:hAnsi="Arial" w:cs="Arial"/>
          <w:color w:val="000000"/>
          <w:sz w:val="22"/>
          <w:szCs w:val="22"/>
        </w:rPr>
        <w:t xml:space="preserve"> our partners have provided indications of the skills needed to address their current needs, </w:t>
      </w:r>
      <w:del w:id="265"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266"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267" w:author="Brian O'Meara" w:date="2017-01-25T05:41:00Z"/>
          <w:rFonts w:ascii="Arial" w:hAnsi="Arial" w:cs="Arial"/>
          <w:color w:val="000000"/>
          <w:sz w:val="22"/>
          <w:szCs w:val="22"/>
        </w:rPr>
      </w:pPr>
      <w:del w:id="268"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269" w:author="O'Meara, Brian C" w:date="2017-01-22T01:08:00Z">
        <w:del w:id="270" w:author="Brian O'Meara" w:date="2017-01-25T05:41:00Z">
          <w:r w:rsidR="00846899" w:rsidDel="00C80CB5">
            <w:rPr>
              <w:rFonts w:ascii="Arial" w:hAnsi="Arial" w:cs="Arial"/>
              <w:color w:val="000000"/>
              <w:sz w:val="22"/>
              <w:szCs w:val="22"/>
            </w:rPr>
            <w:delText>the region’s high</w:delText>
          </w:r>
        </w:del>
      </w:ins>
      <w:del w:id="271"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272"/>
      <w:commentRangeStart w:id="273"/>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272"/>
      <w:r w:rsidR="007D1316">
        <w:rPr>
          <w:rStyle w:val="CommentReference"/>
          <w:rFonts w:asciiTheme="minorHAnsi" w:eastAsiaTheme="minorHAnsi" w:hAnsiTheme="minorHAnsi" w:cstheme="minorBidi"/>
        </w:rPr>
        <w:commentReference w:id="272"/>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273"/>
      <w:r w:rsidR="008E01FF">
        <w:rPr>
          <w:rStyle w:val="CommentReference"/>
          <w:rFonts w:asciiTheme="minorHAnsi" w:eastAsiaTheme="minorHAnsi" w:hAnsiTheme="minorHAnsi" w:cstheme="minorBidi"/>
        </w:rPr>
        <w:commentReference w:id="273"/>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274" w:author="Pound, Sharon Sweetser" w:date="2017-01-25T09:24:00Z"/>
          <w:rFonts w:ascii="Arial" w:hAnsi="Arial" w:cs="Arial"/>
          <w:b w:val="0"/>
          <w:color w:val="000000"/>
          <w:sz w:val="22"/>
          <w:szCs w:val="22"/>
        </w:rPr>
      </w:pPr>
      <w:commentRangeStart w:id="275"/>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275"/>
      <w:r w:rsidR="00183CAF">
        <w:rPr>
          <w:rStyle w:val="CommentReference"/>
          <w:b w:val="0"/>
          <w:bCs w:val="0"/>
          <w:color w:val="auto"/>
        </w:rPr>
        <w:commentReference w:id="275"/>
      </w:r>
      <w:r w:rsidR="00193E14">
        <w:rPr>
          <w:rFonts w:ascii="Arial" w:hAnsi="Arial" w:cs="Arial"/>
          <w:b w:val="0"/>
          <w:color w:val="000000"/>
          <w:sz w:val="22"/>
          <w:szCs w:val="22"/>
        </w:rPr>
        <w:t>(</w:t>
      </w:r>
      <w:commentRangeStart w:id="276"/>
      <w:r w:rsidR="00193E14">
        <w:rPr>
          <w:rFonts w:ascii="Arial" w:hAnsi="Arial" w:cs="Arial"/>
          <w:b w:val="0"/>
          <w:color w:val="000000"/>
          <w:sz w:val="22"/>
          <w:szCs w:val="22"/>
        </w:rPr>
        <w:t xml:space="preserve">see </w:t>
      </w:r>
      <w:ins w:id="277"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276"/>
      <w:ins w:id="278" w:author="Pound, Sharon Sweetser" w:date="2017-01-25T09:39:00Z">
        <w:r w:rsidR="00FA7309">
          <w:rPr>
            <w:rStyle w:val="CommentReference"/>
            <w:b w:val="0"/>
            <w:bCs w:val="0"/>
            <w:color w:val="auto"/>
          </w:rPr>
          <w:commentReference w:id="276"/>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279"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280"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281"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282" w:author="Brian O'Meara" w:date="2017-01-25T05:51:00Z">
        <w:r w:rsidR="00562CB3">
          <w:rPr>
            <w:rFonts w:ascii="Arial" w:hAnsi="Arial" w:cs="Arial"/>
            <w:b w:val="0"/>
            <w:color w:val="000000"/>
            <w:sz w:val="22"/>
            <w:szCs w:val="22"/>
          </w:rPr>
          <w:t>there still are students (in red) who go outside academia.</w:t>
        </w:r>
      </w:ins>
      <w:r w:rsidR="00184414" w:rsidRPr="00650BEC">
        <w:rPr>
          <w:rFonts w:ascii="Arial" w:hAnsi="Arial" w:cs="Arial"/>
          <w:b w:val="0"/>
          <w:color w:val="000000"/>
          <w:sz w:val="22"/>
          <w:szCs w:val="22"/>
        </w:rPr>
        <w:t>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283"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284" w:author="Pound, Sharon Sweetser" w:date="2017-01-22T12:33:00Z">
        <w:r w:rsidR="001D323B">
          <w:rPr>
            <w:rFonts w:ascii="Arial" w:hAnsi="Arial" w:cs="Arial"/>
            <w:b w:val="0"/>
            <w:color w:val="000000"/>
            <w:sz w:val="22"/>
            <w:szCs w:val="22"/>
          </w:rPr>
          <w:t xml:space="preserve">. </w:t>
        </w:r>
      </w:ins>
      <w:del w:id="285"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286" w:author="Pound, Sharon Sweetser" w:date="2017-01-22T11:00:00Z">
        <w:r w:rsidR="002442A1" w:rsidRPr="00650BEC" w:rsidDel="00E63374">
          <w:rPr>
            <w:rFonts w:ascii="Arial" w:hAnsi="Arial" w:cs="Arial"/>
            <w:b w:val="0"/>
            <w:color w:val="000000"/>
            <w:sz w:val="22"/>
            <w:szCs w:val="22"/>
          </w:rPr>
          <w:delText>Entomology and Plant Pathology</w:delText>
        </w:r>
      </w:del>
      <w:ins w:id="287"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288" w:author="Pound, Sharon Sweetser" w:date="2017-01-22T11:18:00Z"/>
          <w:rFonts w:ascii="Arial" w:hAnsi="Arial" w:cs="Arial"/>
          <w:b w:val="0"/>
          <w:color w:val="000000"/>
          <w:sz w:val="22"/>
          <w:szCs w:val="22"/>
        </w:rPr>
        <w:pPrChange w:id="289" w:author="Pound, Sharon Sweetser" w:date="2017-01-25T09:24:00Z">
          <w:pPr>
            <w:pStyle w:val="Caption"/>
            <w:ind w:firstLine="720"/>
            <w:contextualSpacing/>
          </w:pPr>
        </w:pPrChange>
      </w:pPr>
      <w:del w:id="290"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w:lastRenderedPageBreak/>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3C1564" w:rsidRPr="00C47C9A" w:rsidRDefault="003C1564" w:rsidP="00C47C9A">
                              <w:pPr>
                                <w:jc w:val="center"/>
                                <w:rPr>
                                  <w:rFonts w:ascii="Arial" w:hAnsi="Arial" w:cs="Arial"/>
                                  <w:i/>
                                  <w:sz w:val="20"/>
                                  <w:szCs w:val="20"/>
                                </w:rPr>
                              </w:pPr>
                              <w:ins w:id="291" w:author="Pound, Sharon Sweetser" w:date="2017-01-22T11:01:00Z">
                                <w:r w:rsidRPr="00C47C9A">
                                  <w:rPr>
                                    <w:rFonts w:ascii="Arial" w:hAnsi="Arial" w:cs="Arial"/>
                                    <w:b/>
                                    <w:i/>
                                    <w:sz w:val="20"/>
                                    <w:szCs w:val="20"/>
                                  </w:rPr>
                                  <w:t xml:space="preserve">Figure </w:t>
                                </w:r>
                              </w:ins>
                              <w:ins w:id="292" w:author="Pound, Sharon Sweetser" w:date="2017-01-22T11:53:00Z">
                                <w:r>
                                  <w:rPr>
                                    <w:rFonts w:ascii="Arial" w:hAnsi="Arial" w:cs="Arial"/>
                                    <w:b/>
                                    <w:i/>
                                    <w:sz w:val="20"/>
                                    <w:szCs w:val="20"/>
                                  </w:rPr>
                                  <w:t>2</w:t>
                                </w:r>
                              </w:ins>
                              <w:ins w:id="293"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294"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wpg:wgp>
                  </a:graphicData>
                </a:graphic>
              </wp:anchor>
            </w:drawing>
          </mc:Choice>
          <mc:Fallback>
            <w:pict>
              <v:group w14:anchorId="1FFA5E39" id="Group 5" o:spid="_x0000_s1026" style="position:absolute;left:0;text-align:left;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3C1564" w:rsidRPr="00C47C9A" w:rsidRDefault="003C1564" w:rsidP="00C47C9A">
                        <w:pPr>
                          <w:jc w:val="center"/>
                          <w:rPr>
                            <w:rFonts w:ascii="Arial" w:hAnsi="Arial" w:cs="Arial"/>
                            <w:i/>
                            <w:sz w:val="20"/>
                            <w:szCs w:val="20"/>
                          </w:rPr>
                        </w:pPr>
                        <w:ins w:id="295" w:author="Pound, Sharon Sweetser" w:date="2017-01-22T11:01:00Z">
                          <w:r w:rsidRPr="00C47C9A">
                            <w:rPr>
                              <w:rFonts w:ascii="Arial" w:hAnsi="Arial" w:cs="Arial"/>
                              <w:b/>
                              <w:i/>
                              <w:sz w:val="20"/>
                              <w:szCs w:val="20"/>
                            </w:rPr>
                            <w:t xml:space="preserve">Figure </w:t>
                          </w:r>
                        </w:ins>
                        <w:ins w:id="296" w:author="Pound, Sharon Sweetser" w:date="2017-01-22T11:53:00Z">
                          <w:r>
                            <w:rPr>
                              <w:rFonts w:ascii="Arial" w:hAnsi="Arial" w:cs="Arial"/>
                              <w:b/>
                              <w:i/>
                              <w:sz w:val="20"/>
                              <w:szCs w:val="20"/>
                            </w:rPr>
                            <w:t>2</w:t>
                          </w:r>
                        </w:ins>
                        <w:ins w:id="297"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298"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0"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299" w:author="Pound, Sharon Sweetser" w:date="2017-01-25T08:25:00Z" w:name="move473096065"/>
      <w:moveFrom w:id="300" w:author="Pound, Sharon Sweetser" w:date="2017-01-25T08:25:00Z">
        <w:r w:rsidRPr="0072026D" w:rsidDel="00B17F10">
          <w:rPr>
            <w:rFonts w:ascii="Arial" w:hAnsi="Arial" w:cs="Arial"/>
            <w:i/>
            <w:sz w:val="22"/>
            <w:szCs w:val="22"/>
            <w:u w:val="single"/>
          </w:rPr>
          <w:t>Goals</w:t>
        </w:r>
      </w:moveFrom>
    </w:p>
    <w:p w14:paraId="45F32971" w14:textId="00233E3F" w:rsidR="00D15C22" w:rsidRPr="00650BEC" w:rsidDel="00B17F10" w:rsidRDefault="00D15C22" w:rsidP="00D15C22">
      <w:pPr>
        <w:rPr>
          <w:rFonts w:ascii="Arial" w:hAnsi="Arial" w:cs="Arial"/>
          <w:sz w:val="22"/>
          <w:szCs w:val="22"/>
        </w:rPr>
      </w:pPr>
      <w:moveFrom w:id="301" w:author="Pound, Sharon Sweetser" w:date="2017-01-25T08:25:00Z">
        <w:r w:rsidRPr="00650BEC" w:rsidDel="00B17F10">
          <w:rPr>
            <w:rFonts w:ascii="Arial" w:hAnsi="Arial" w:cs="Arial"/>
            <w:sz w:val="22"/>
            <w:szCs w:val="22"/>
          </w:rPr>
          <w:t>Our project has three main goals:</w:t>
        </w:r>
      </w:moveFrom>
    </w:p>
    <w:p w14:paraId="389E387D" w14:textId="6317AD95" w:rsidR="00D15C22" w:rsidRPr="00650BEC" w:rsidDel="00B17F10" w:rsidRDefault="00D15C22" w:rsidP="00D15C22">
      <w:pPr>
        <w:pStyle w:val="ListParagraph"/>
        <w:numPr>
          <w:ilvl w:val="0"/>
          <w:numId w:val="1"/>
        </w:numPr>
        <w:rPr>
          <w:rFonts w:ascii="Arial" w:hAnsi="Arial" w:cs="Arial"/>
          <w:sz w:val="22"/>
          <w:szCs w:val="22"/>
        </w:rPr>
      </w:pPr>
      <w:moveFrom w:id="302" w:author="Pound, Sharon Sweetser" w:date="2017-01-25T08:25:00Z">
        <w:r w:rsidRPr="00650BEC" w:rsidDel="00B17F10">
          <w:rPr>
            <w:rFonts w:ascii="Arial" w:hAnsi="Arial" w:cs="Arial"/>
            <w:sz w:val="22"/>
            <w:szCs w:val="22"/>
          </w:rPr>
          <w:t>Produce STEM professionals who are interdisciplinary, technically savvy, and professionally literate.</w:t>
        </w:r>
      </w:moveFrom>
    </w:p>
    <w:p w14:paraId="46E49145" w14:textId="195C974F" w:rsidR="00D15C22" w:rsidRPr="00650BEC" w:rsidDel="00B17F10" w:rsidRDefault="00D15C22" w:rsidP="00D15C22">
      <w:pPr>
        <w:pStyle w:val="ListParagraph"/>
        <w:numPr>
          <w:ilvl w:val="0"/>
          <w:numId w:val="1"/>
        </w:numPr>
        <w:rPr>
          <w:rFonts w:ascii="Arial" w:hAnsi="Arial" w:cs="Arial"/>
          <w:sz w:val="22"/>
          <w:szCs w:val="22"/>
        </w:rPr>
      </w:pPr>
      <w:moveFrom w:id="303" w:author="Pound, Sharon Sweetser" w:date="2017-01-25T08:25:00Z">
        <w:r w:rsidRPr="00650BEC" w:rsidDel="00B17F10">
          <w:rPr>
            <w:rFonts w:ascii="Arial" w:hAnsi="Arial" w:cs="Arial"/>
            <w:sz w:val="22"/>
            <w:szCs w:val="22"/>
          </w:rPr>
          <w:t>Advance biodiversity research</w:t>
        </w:r>
        <w:r w:rsidR="00083BD3" w:rsidDel="00B17F10">
          <w:rPr>
            <w:rFonts w:ascii="Arial" w:hAnsi="Arial" w:cs="Arial"/>
            <w:sz w:val="22"/>
            <w:szCs w:val="22"/>
          </w:rPr>
          <w:t>.</w:t>
        </w:r>
      </w:moveFrom>
    </w:p>
    <w:p w14:paraId="037AEED0" w14:textId="56FD08D1" w:rsidR="00D15C22" w:rsidRPr="00650BEC" w:rsidDel="00B17F10" w:rsidRDefault="00D15C22" w:rsidP="00D15C22">
      <w:pPr>
        <w:pStyle w:val="ListParagraph"/>
        <w:numPr>
          <w:ilvl w:val="0"/>
          <w:numId w:val="1"/>
        </w:numPr>
        <w:rPr>
          <w:rFonts w:ascii="Arial" w:hAnsi="Arial" w:cs="Arial"/>
          <w:sz w:val="22"/>
          <w:szCs w:val="22"/>
        </w:rPr>
      </w:pPr>
      <w:moveFrom w:id="304"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299"/>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305" w:author="Pound, Sharon Sweetser" w:date="2017-01-25T09:37:00Z" w:name="move473100377"/>
      <w:moveFrom w:id="306"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307" w:author="Pound, Sharon Sweetser" w:date="2017-01-25T09:37:00Z">
        <w:r w:rsidR="000050BC" w:rsidDel="008E01FF">
          <w:rPr>
            <w:rFonts w:ascii="Arial" w:hAnsi="Arial" w:cs="Arial"/>
            <w:b w:val="0"/>
            <w:color w:val="000000"/>
            <w:sz w:val="22"/>
            <w:szCs w:val="22"/>
          </w:rPr>
        </w:r>
      </w:del>
      <w:moveFrom w:id="308" w:author="Pound, Sharon Sweetser" w:date="2017-01-25T09:37:00Z">
        <w:r w:rsidR="000050BC" w:rsidDel="008E01FF">
          <w:rPr>
            <w:rFonts w:ascii="Arial" w:hAnsi="Arial" w:cs="Arial"/>
            <w:b w:val="0"/>
            <w:color w:val="000000"/>
            <w:sz w:val="22"/>
            <w:szCs w:val="22"/>
          </w:rPr>
          <w:fldChar w:fldCharType="end"/>
        </w:r>
      </w:moveFrom>
      <w:del w:id="309" w:author="Pound, Sharon Sweetser" w:date="2017-01-25T09:37:00Z">
        <w:r w:rsidR="000050BC" w:rsidDel="008E01FF">
          <w:rPr>
            <w:rFonts w:ascii="Arial" w:hAnsi="Arial" w:cs="Arial"/>
            <w:b w:val="0"/>
            <w:color w:val="000000"/>
            <w:sz w:val="22"/>
            <w:szCs w:val="22"/>
          </w:rPr>
        </w:r>
      </w:del>
      <w:moveFrom w:id="310"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305"/>
    <w:p w14:paraId="7826030A" w14:textId="7A045550" w:rsidR="00853D59" w:rsidRPr="00650BEC" w:rsidRDefault="00083BD3" w:rsidP="0076071C">
      <w:pPr>
        <w:spacing w:after="120"/>
        <w:outlineLvl w:val="0"/>
        <w:rPr>
          <w:rFonts w:ascii="Arial" w:hAnsi="Arial" w:cs="Arial"/>
          <w:b/>
          <w:sz w:val="22"/>
          <w:szCs w:val="22"/>
        </w:rPr>
      </w:pPr>
      <w:commentRangeStart w:id="311"/>
      <w:del w:id="312" w:author="Pound, Sharon Sweetser" w:date="2017-01-22T12:09:00Z">
        <w:r w:rsidDel="00345B38">
          <w:rPr>
            <w:rFonts w:ascii="Arial" w:hAnsi="Arial" w:cs="Arial"/>
            <w:b/>
            <w:sz w:val="22"/>
            <w:szCs w:val="22"/>
          </w:rPr>
          <w:delText>B</w:delText>
        </w:r>
      </w:del>
      <w:ins w:id="313"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311"/>
      <w:r w:rsidR="00C806BC">
        <w:rPr>
          <w:rStyle w:val="CommentReference"/>
        </w:rPr>
        <w:commentReference w:id="311"/>
      </w:r>
    </w:p>
    <w:p w14:paraId="43CAB9A1" w14:textId="1C532EF4" w:rsidR="00D21BA4" w:rsidRDefault="00D369B3" w:rsidP="0076071C">
      <w:pPr>
        <w:rPr>
          <w:ins w:id="314"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315" w:author="Pound, Sharon Sweetser" w:date="2017-01-22T11:53:00Z">
        <w:r w:rsidR="002E08CA">
          <w:rPr>
            <w:rFonts w:ascii="Arial" w:hAnsi="Arial" w:cs="Arial"/>
            <w:sz w:val="22"/>
            <w:szCs w:val="22"/>
          </w:rPr>
          <w:t>(</w:t>
        </w:r>
      </w:ins>
      <w:commentRangeStart w:id="316"/>
      <w:r w:rsidR="00E73B6C" w:rsidRPr="00650BEC">
        <w:rPr>
          <w:rFonts w:ascii="Arial" w:hAnsi="Arial" w:cs="Arial"/>
          <w:sz w:val="22"/>
          <w:szCs w:val="22"/>
        </w:rPr>
        <w:t>1) core coursework in ecology, evolution, statistics, GIS, and related areas,</w:t>
      </w:r>
      <w:ins w:id="317"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318"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319" w:author="Brian O'Meara" w:date="2017-01-25T05:57:00Z">
        <w:r w:rsidR="00E73B6C" w:rsidRPr="00650BEC" w:rsidDel="008C3736">
          <w:rPr>
            <w:rFonts w:ascii="Arial" w:hAnsi="Arial" w:cs="Arial"/>
            <w:sz w:val="22"/>
            <w:szCs w:val="22"/>
          </w:rPr>
          <w:delText xml:space="preserve">and </w:delText>
        </w:r>
      </w:del>
      <w:ins w:id="320"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321"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316"/>
      <w:r w:rsidR="00183CAF">
        <w:rPr>
          <w:rStyle w:val="CommentReference"/>
        </w:rPr>
        <w:commentReference w:id="316"/>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322" w:author="Pound, Sharon Sweetser" w:date="2017-01-25T08:41:00Z"/>
          <w:rFonts w:ascii="Arial" w:hAnsi="Arial" w:cs="Arial"/>
          <w:sz w:val="22"/>
          <w:szCs w:val="22"/>
        </w:rPr>
      </w:pPr>
    </w:p>
    <w:p w14:paraId="38776F49" w14:textId="56748C43" w:rsidR="009F2937" w:rsidRDefault="009F2937" w:rsidP="0076071C">
      <w:pPr>
        <w:rPr>
          <w:ins w:id="323" w:author="Pound, Sharon Sweetser" w:date="2017-01-25T08:41:00Z"/>
          <w:rFonts w:ascii="Arial" w:hAnsi="Arial" w:cs="Arial"/>
          <w:sz w:val="22"/>
          <w:szCs w:val="22"/>
        </w:rPr>
      </w:pPr>
      <w:ins w:id="324" w:author="Pound, Sharon Sweetser" w:date="2017-01-25T08:41:00Z">
        <w:r w:rsidRPr="009F2937">
          <w:rPr>
            <w:rFonts w:ascii="Arial" w:hAnsi="Arial" w:cs="Arial"/>
            <w:sz w:val="22"/>
            <w:szCs w:val="22"/>
            <w:highlight w:val="yellow"/>
            <w:rPrChange w:id="325" w:author="Pound, Sharon Sweetser" w:date="2017-01-25T08:41:00Z">
              <w:rPr>
                <w:rFonts w:ascii="Arial" w:hAnsi="Arial" w:cs="Arial"/>
                <w:sz w:val="22"/>
                <w:szCs w:val="22"/>
              </w:rPr>
            </w:rPrChange>
          </w:rPr>
          <w:t>Insert Problem; Goal; Solutions Table here.</w:t>
        </w:r>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326" w:author="Eck, Kimberly" w:date="2017-01-22T16:04:00Z"/>
          <w:rFonts w:ascii="Arial" w:hAnsi="Arial" w:cs="Arial"/>
          <w:b/>
          <w:bCs/>
          <w:sz w:val="22"/>
          <w:szCs w:val="22"/>
        </w:rPr>
      </w:pPr>
      <w:commentRangeStart w:id="327"/>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327"/>
      <w:r w:rsidR="00FA7309">
        <w:rPr>
          <w:rStyle w:val="CommentReference"/>
        </w:rPr>
        <w:commentReference w:id="327"/>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328"/>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329" w:author="Eck, Kimberly" w:date="2017-01-22T16:05:00Z">
        <w:r w:rsidR="00A37AA0" w:rsidRPr="00C1735F">
          <w:rPr>
            <w:rFonts w:ascii="Arial" w:hAnsi="Arial" w:cs="Arial"/>
            <w:bCs/>
            <w:sz w:val="22"/>
            <w:szCs w:val="22"/>
          </w:rPr>
          <w:t xml:space="preserve">EPP 622 </w:t>
        </w:r>
      </w:ins>
      <w:del w:id="330"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328"/>
      <w:r w:rsidR="00183CAF">
        <w:rPr>
          <w:rStyle w:val="CommentReference"/>
        </w:rPr>
        <w:commentReference w:id="328"/>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331" w:author="Eck, Kimberly" w:date="2017-01-22T16:09:00Z"/>
          <w:rFonts w:ascii="Arial" w:hAnsi="Arial" w:cs="Arial"/>
          <w:b/>
          <w:bCs/>
          <w:sz w:val="22"/>
          <w:szCs w:val="22"/>
        </w:rPr>
      </w:pPr>
    </w:p>
    <w:p w14:paraId="77EE57A4" w14:textId="6D47BEA5" w:rsidR="00A37AA0" w:rsidRDefault="00A37AA0" w:rsidP="00394FB2">
      <w:pPr>
        <w:rPr>
          <w:ins w:id="332" w:author="Eck, Kimberly" w:date="2017-01-22T16:04:00Z"/>
          <w:rFonts w:ascii="Arial" w:hAnsi="Arial" w:cs="Arial"/>
          <w:b/>
          <w:bCs/>
          <w:sz w:val="22"/>
          <w:szCs w:val="22"/>
        </w:rPr>
      </w:pPr>
      <w:ins w:id="333"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334" w:author="Eck, Kimberly" w:date="2017-01-22T16:04:00Z"/>
        </w:trPr>
        <w:tc>
          <w:tcPr>
            <w:tcW w:w="1345" w:type="dxa"/>
            <w:shd w:val="clear" w:color="auto" w:fill="FFFFCC"/>
          </w:tcPr>
          <w:p w14:paraId="654A4C65" w14:textId="48EE344D" w:rsidR="00183CAF" w:rsidRDefault="00183CAF" w:rsidP="00183CAF">
            <w:pPr>
              <w:rPr>
                <w:ins w:id="335" w:author="Eck, Kimberly" w:date="2017-01-22T16:04:00Z"/>
                <w:rFonts w:ascii="Arial" w:hAnsi="Arial" w:cs="Arial"/>
                <w:b/>
                <w:bCs/>
                <w:sz w:val="22"/>
                <w:szCs w:val="22"/>
              </w:rPr>
            </w:pPr>
            <w:ins w:id="336"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337" w:author="Eck, Kimberly" w:date="2017-01-22T16:04:00Z"/>
                <w:rFonts w:ascii="Arial" w:hAnsi="Arial" w:cs="Arial"/>
                <w:b/>
                <w:bCs/>
                <w:sz w:val="22"/>
                <w:szCs w:val="22"/>
              </w:rPr>
            </w:pPr>
            <w:ins w:id="338"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339" w:author="Eck, Kimberly" w:date="2017-01-22T16:04:00Z"/>
                <w:rFonts w:ascii="Arial" w:hAnsi="Arial" w:cs="Arial"/>
                <w:b/>
                <w:bCs/>
                <w:sz w:val="22"/>
                <w:szCs w:val="22"/>
              </w:rPr>
            </w:pPr>
            <w:ins w:id="340" w:author="Eck, Kimberly" w:date="2017-01-22T16:04:00Z">
              <w:r>
                <w:rPr>
                  <w:rFonts w:ascii="Arial" w:hAnsi="Arial" w:cs="Arial"/>
                  <w:b/>
                  <w:bCs/>
                  <w:sz w:val="22"/>
                  <w:szCs w:val="22"/>
                </w:rPr>
                <w:t>Knowledge and Skills</w:t>
              </w:r>
            </w:ins>
          </w:p>
        </w:tc>
      </w:tr>
      <w:tr w:rsidR="00A37AA0" w14:paraId="68352BEC" w14:textId="77777777" w:rsidTr="00394FB2">
        <w:trPr>
          <w:ins w:id="341"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342" w:author="Eck, Kimberly" w:date="2017-01-22T16:08:00Z"/>
                <w:rFonts w:ascii="Arial" w:hAnsi="Arial" w:cs="Arial"/>
                <w:b/>
                <w:bCs/>
                <w:i/>
                <w:sz w:val="22"/>
                <w:szCs w:val="22"/>
              </w:rPr>
            </w:pPr>
            <w:ins w:id="343"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344" w:author="Eck, Kimberly" w:date="2017-01-22T16:04:00Z"/>
        </w:trPr>
        <w:tc>
          <w:tcPr>
            <w:tcW w:w="1345" w:type="dxa"/>
          </w:tcPr>
          <w:p w14:paraId="1C553952" w14:textId="6C65B73B" w:rsidR="00183CAF" w:rsidRPr="00A37AA0" w:rsidRDefault="00A37AA0" w:rsidP="00183CAF">
            <w:pPr>
              <w:rPr>
                <w:ins w:id="345" w:author="Eck, Kimberly" w:date="2017-01-22T16:04:00Z"/>
                <w:rFonts w:ascii="Arial" w:hAnsi="Arial" w:cs="Arial"/>
                <w:b/>
                <w:bCs/>
                <w:sz w:val="22"/>
                <w:szCs w:val="22"/>
              </w:rPr>
            </w:pPr>
            <w:ins w:id="346"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347" w:author="Eck, Kimberly" w:date="2017-01-22T16:04:00Z"/>
                <w:rFonts w:ascii="Arial" w:hAnsi="Arial" w:cs="Arial"/>
                <w:b/>
                <w:bCs/>
                <w:sz w:val="22"/>
                <w:szCs w:val="22"/>
              </w:rPr>
            </w:pPr>
            <w:ins w:id="348"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349" w:author="Eck, Kimberly" w:date="2017-01-22T16:04:00Z"/>
                <w:rFonts w:ascii="Arial" w:hAnsi="Arial" w:cs="Arial"/>
                <w:b/>
                <w:bCs/>
                <w:sz w:val="22"/>
                <w:szCs w:val="22"/>
              </w:rPr>
            </w:pPr>
            <w:ins w:id="350" w:author="Eck, Kimberly" w:date="2017-01-22T16:07:00Z">
              <w:r w:rsidRPr="00394FB2">
                <w:rPr>
                  <w:rFonts w:ascii="Arial" w:hAnsi="Arial" w:cs="Arial"/>
                  <w:b/>
                  <w:bCs/>
                  <w:sz w:val="22"/>
                  <w:szCs w:val="22"/>
                </w:rPr>
                <w:t>.</w:t>
              </w:r>
            </w:ins>
          </w:p>
        </w:tc>
      </w:tr>
      <w:tr w:rsidR="00183CAF" w14:paraId="16880C20" w14:textId="77777777" w:rsidTr="00394FB2">
        <w:trPr>
          <w:ins w:id="351" w:author="Eck, Kimberly" w:date="2017-01-22T16:04:00Z"/>
        </w:trPr>
        <w:tc>
          <w:tcPr>
            <w:tcW w:w="1345" w:type="dxa"/>
          </w:tcPr>
          <w:p w14:paraId="7B2470D8" w14:textId="3A31B2EF" w:rsidR="00183CAF" w:rsidRPr="00A37AA0" w:rsidRDefault="00A37AA0" w:rsidP="00183CAF">
            <w:pPr>
              <w:rPr>
                <w:ins w:id="352" w:author="Eck, Kimberly" w:date="2017-01-22T16:04:00Z"/>
                <w:rFonts w:ascii="Arial" w:hAnsi="Arial" w:cs="Arial"/>
                <w:b/>
                <w:bCs/>
                <w:sz w:val="22"/>
                <w:szCs w:val="22"/>
              </w:rPr>
            </w:pPr>
            <w:ins w:id="353" w:author="Eck, Kimberly" w:date="2017-01-22T16:05:00Z">
              <w:r w:rsidRPr="00A37AA0">
                <w:rPr>
                  <w:rFonts w:ascii="Arial" w:hAnsi="Arial" w:cs="Arial"/>
                  <w:bCs/>
                  <w:sz w:val="22"/>
                  <w:szCs w:val="22"/>
                </w:rPr>
                <w:lastRenderedPageBreak/>
                <w:t>GEOG 517</w:t>
              </w:r>
            </w:ins>
          </w:p>
        </w:tc>
        <w:tc>
          <w:tcPr>
            <w:tcW w:w="4320" w:type="dxa"/>
          </w:tcPr>
          <w:p w14:paraId="4009F725" w14:textId="088AFED0" w:rsidR="00183CAF" w:rsidRPr="00A37AA0" w:rsidRDefault="00A37AA0" w:rsidP="00183CAF">
            <w:pPr>
              <w:rPr>
                <w:ins w:id="354" w:author="Eck, Kimberly" w:date="2017-01-22T16:04:00Z"/>
                <w:rFonts w:ascii="Arial" w:hAnsi="Arial" w:cs="Arial"/>
                <w:b/>
                <w:bCs/>
                <w:sz w:val="22"/>
                <w:szCs w:val="22"/>
              </w:rPr>
            </w:pPr>
            <w:ins w:id="355"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356" w:author="Eck, Kimberly" w:date="2017-01-22T16:04:00Z"/>
                <w:rFonts w:ascii="Arial" w:hAnsi="Arial" w:cs="Arial"/>
                <w:b/>
                <w:bCs/>
                <w:sz w:val="22"/>
                <w:szCs w:val="22"/>
              </w:rPr>
            </w:pPr>
            <w:ins w:id="357" w:author="Eck, Kimberly" w:date="2017-01-22T16:07:00Z">
              <w:r w:rsidRPr="00394FB2">
                <w:rPr>
                  <w:rFonts w:ascii="Arial" w:hAnsi="Arial" w:cs="Arial"/>
                  <w:b/>
                  <w:bCs/>
                  <w:sz w:val="22"/>
                  <w:szCs w:val="22"/>
                </w:rPr>
                <w:t>.</w:t>
              </w:r>
            </w:ins>
          </w:p>
        </w:tc>
      </w:tr>
      <w:tr w:rsidR="00A37AA0" w14:paraId="190E8932" w14:textId="77777777" w:rsidTr="00394FB2">
        <w:trPr>
          <w:ins w:id="358" w:author="Eck, Kimberly" w:date="2017-01-22T16:04:00Z"/>
        </w:trPr>
        <w:tc>
          <w:tcPr>
            <w:tcW w:w="1345" w:type="dxa"/>
          </w:tcPr>
          <w:p w14:paraId="7C45EF2E" w14:textId="5881FBA2" w:rsidR="00A37AA0" w:rsidRPr="00A37AA0" w:rsidRDefault="00A37AA0" w:rsidP="00A37AA0">
            <w:pPr>
              <w:rPr>
                <w:ins w:id="359" w:author="Eck, Kimberly" w:date="2017-01-22T16:04:00Z"/>
                <w:rFonts w:ascii="Arial" w:hAnsi="Arial" w:cs="Arial"/>
                <w:b/>
                <w:bCs/>
                <w:sz w:val="22"/>
                <w:szCs w:val="22"/>
              </w:rPr>
            </w:pPr>
            <w:ins w:id="360"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361" w:author="Eck, Kimberly" w:date="2017-01-22T16:04:00Z"/>
                <w:rFonts w:ascii="Arial" w:hAnsi="Arial" w:cs="Arial"/>
                <w:b/>
                <w:bCs/>
                <w:sz w:val="22"/>
                <w:szCs w:val="22"/>
              </w:rPr>
            </w:pPr>
            <w:ins w:id="362" w:author="Eck, Kimberly" w:date="2017-01-22T16:05:00Z">
              <w:r w:rsidRPr="00A37AA0">
                <w:rPr>
                  <w:rFonts w:ascii="Arial" w:hAnsi="Arial" w:cs="Arial"/>
                  <w:bCs/>
                  <w:sz w:val="22"/>
                  <w:szCs w:val="22"/>
                </w:rPr>
                <w:t>Bioinformatic Applications</w:t>
              </w:r>
            </w:ins>
          </w:p>
        </w:tc>
        <w:tc>
          <w:tcPr>
            <w:tcW w:w="3685" w:type="dxa"/>
          </w:tcPr>
          <w:p w14:paraId="678CA122" w14:textId="1766C7AB" w:rsidR="00A37AA0" w:rsidRPr="00A37AA0" w:rsidRDefault="00A37AA0" w:rsidP="00A37AA0">
            <w:pPr>
              <w:rPr>
                <w:ins w:id="363" w:author="Eck, Kimberly" w:date="2017-01-22T16:04:00Z"/>
                <w:rFonts w:ascii="Arial" w:hAnsi="Arial" w:cs="Arial"/>
                <w:b/>
                <w:bCs/>
                <w:sz w:val="22"/>
                <w:szCs w:val="22"/>
              </w:rPr>
            </w:pPr>
            <w:ins w:id="364" w:author="Eck, Kimberly" w:date="2017-01-22T16:07:00Z">
              <w:r w:rsidRPr="00394FB2">
                <w:rPr>
                  <w:rFonts w:ascii="Arial" w:hAnsi="Arial" w:cs="Arial"/>
                  <w:b/>
                  <w:bCs/>
                  <w:sz w:val="22"/>
                  <w:szCs w:val="22"/>
                </w:rPr>
                <w:t>.</w:t>
              </w:r>
            </w:ins>
          </w:p>
        </w:tc>
      </w:tr>
      <w:tr w:rsidR="00A37AA0" w14:paraId="767DB9BD" w14:textId="77777777" w:rsidTr="00394FB2">
        <w:trPr>
          <w:ins w:id="365" w:author="Eck, Kimberly" w:date="2017-01-22T16:04:00Z"/>
        </w:trPr>
        <w:tc>
          <w:tcPr>
            <w:tcW w:w="1345" w:type="dxa"/>
          </w:tcPr>
          <w:p w14:paraId="5DB1EF98" w14:textId="01FB8356" w:rsidR="00A37AA0" w:rsidRPr="00A37AA0" w:rsidRDefault="00A37AA0" w:rsidP="00A37AA0">
            <w:pPr>
              <w:rPr>
                <w:ins w:id="366" w:author="Eck, Kimberly" w:date="2017-01-22T16:04:00Z"/>
                <w:rFonts w:ascii="Arial" w:hAnsi="Arial" w:cs="Arial"/>
                <w:b/>
                <w:bCs/>
                <w:sz w:val="22"/>
                <w:szCs w:val="22"/>
              </w:rPr>
            </w:pPr>
            <w:ins w:id="367"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368" w:author="Eck, Kimberly" w:date="2017-01-22T16:04:00Z"/>
                <w:rFonts w:ascii="Arial" w:hAnsi="Arial" w:cs="Arial"/>
                <w:b/>
                <w:bCs/>
                <w:sz w:val="22"/>
                <w:szCs w:val="22"/>
              </w:rPr>
            </w:pPr>
            <w:ins w:id="369"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370" w:author="Eck, Kimberly" w:date="2017-01-22T16:04:00Z"/>
                <w:rFonts w:ascii="Arial" w:hAnsi="Arial" w:cs="Arial"/>
                <w:b/>
                <w:bCs/>
                <w:sz w:val="22"/>
                <w:szCs w:val="22"/>
              </w:rPr>
            </w:pPr>
            <w:ins w:id="371" w:author="Eck, Kimberly" w:date="2017-01-22T16:07:00Z">
              <w:r w:rsidRPr="00394FB2">
                <w:rPr>
                  <w:rFonts w:ascii="Arial" w:hAnsi="Arial" w:cs="Arial"/>
                  <w:b/>
                  <w:bCs/>
                  <w:sz w:val="22"/>
                  <w:szCs w:val="22"/>
                </w:rPr>
                <w:t>.</w:t>
              </w:r>
            </w:ins>
          </w:p>
        </w:tc>
      </w:tr>
      <w:tr w:rsidR="00A37AA0" w14:paraId="79C4F427" w14:textId="77777777" w:rsidTr="00394FB2">
        <w:trPr>
          <w:ins w:id="372"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373" w:author="Eck, Kimberly" w:date="2017-01-22T16:07:00Z"/>
                <w:rFonts w:ascii="Arial" w:hAnsi="Arial" w:cs="Arial"/>
                <w:b/>
                <w:bCs/>
                <w:i/>
                <w:sz w:val="22"/>
                <w:szCs w:val="22"/>
              </w:rPr>
            </w:pPr>
            <w:ins w:id="374"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375" w:author="Eck, Kimberly" w:date="2017-01-22T16:04:00Z"/>
        </w:trPr>
        <w:tc>
          <w:tcPr>
            <w:tcW w:w="1345" w:type="dxa"/>
          </w:tcPr>
          <w:p w14:paraId="504B91E7" w14:textId="4AD99BB9" w:rsidR="00A37AA0" w:rsidRPr="00A37AA0" w:rsidRDefault="00A37AA0" w:rsidP="00A37AA0">
            <w:pPr>
              <w:rPr>
                <w:ins w:id="376" w:author="Eck, Kimberly" w:date="2017-01-22T16:04:00Z"/>
                <w:rFonts w:ascii="Arial" w:hAnsi="Arial" w:cs="Arial"/>
                <w:b/>
                <w:bCs/>
                <w:sz w:val="22"/>
                <w:szCs w:val="22"/>
              </w:rPr>
            </w:pPr>
            <w:ins w:id="377"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378" w:author="Eck, Kimberly" w:date="2017-01-22T16:04:00Z"/>
                <w:rFonts w:ascii="Arial" w:hAnsi="Arial" w:cs="Arial"/>
                <w:b/>
                <w:bCs/>
                <w:sz w:val="22"/>
                <w:szCs w:val="22"/>
              </w:rPr>
            </w:pPr>
            <w:ins w:id="379"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380" w:author="Eck, Kimberly" w:date="2017-01-22T16:04:00Z"/>
                <w:rFonts w:ascii="Arial" w:hAnsi="Arial" w:cs="Arial"/>
                <w:b/>
                <w:bCs/>
                <w:sz w:val="22"/>
                <w:szCs w:val="22"/>
              </w:rPr>
            </w:pPr>
            <w:ins w:id="381" w:author="Eck, Kimberly" w:date="2017-01-22T16:07:00Z">
              <w:r w:rsidRPr="00394FB2">
                <w:rPr>
                  <w:rFonts w:ascii="Arial" w:hAnsi="Arial" w:cs="Arial"/>
                  <w:b/>
                  <w:bCs/>
                  <w:sz w:val="22"/>
                  <w:szCs w:val="22"/>
                </w:rPr>
                <w:t>.</w:t>
              </w:r>
            </w:ins>
          </w:p>
        </w:tc>
      </w:tr>
      <w:tr w:rsidR="00A37AA0" w14:paraId="57D8C962" w14:textId="77777777" w:rsidTr="00394FB2">
        <w:trPr>
          <w:ins w:id="382" w:author="Eck, Kimberly" w:date="2017-01-22T16:04:00Z"/>
        </w:trPr>
        <w:tc>
          <w:tcPr>
            <w:tcW w:w="1345" w:type="dxa"/>
          </w:tcPr>
          <w:p w14:paraId="2F4530C6" w14:textId="6BB3889E" w:rsidR="00A37AA0" w:rsidRPr="00A37AA0" w:rsidRDefault="00A37AA0" w:rsidP="00A37AA0">
            <w:pPr>
              <w:rPr>
                <w:ins w:id="383" w:author="Eck, Kimberly" w:date="2017-01-22T16:04:00Z"/>
                <w:rFonts w:ascii="Arial" w:hAnsi="Arial" w:cs="Arial"/>
                <w:b/>
                <w:bCs/>
                <w:sz w:val="22"/>
                <w:szCs w:val="22"/>
              </w:rPr>
            </w:pPr>
            <w:ins w:id="384"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385" w:author="Eck, Kimberly" w:date="2017-01-22T16:04:00Z"/>
                <w:rFonts w:ascii="Arial" w:hAnsi="Arial" w:cs="Arial"/>
                <w:b/>
                <w:bCs/>
                <w:sz w:val="22"/>
                <w:szCs w:val="22"/>
              </w:rPr>
            </w:pPr>
            <w:ins w:id="386"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387" w:author="Eck, Kimberly" w:date="2017-01-22T16:04:00Z"/>
                <w:rFonts w:ascii="Arial" w:hAnsi="Arial" w:cs="Arial"/>
                <w:b/>
                <w:bCs/>
                <w:sz w:val="22"/>
                <w:szCs w:val="22"/>
              </w:rPr>
            </w:pPr>
            <w:ins w:id="388" w:author="Eck, Kimberly" w:date="2017-01-22T16:07:00Z">
              <w:r w:rsidRPr="00394FB2">
                <w:rPr>
                  <w:rFonts w:ascii="Arial" w:hAnsi="Arial" w:cs="Arial"/>
                  <w:b/>
                  <w:bCs/>
                  <w:sz w:val="22"/>
                  <w:szCs w:val="22"/>
                </w:rPr>
                <w:t>.</w:t>
              </w:r>
            </w:ins>
          </w:p>
        </w:tc>
      </w:tr>
      <w:tr w:rsidR="00A37AA0" w14:paraId="45D476D0" w14:textId="77777777" w:rsidTr="00394FB2">
        <w:trPr>
          <w:ins w:id="389" w:author="Eck, Kimberly" w:date="2017-01-22T16:04:00Z"/>
        </w:trPr>
        <w:tc>
          <w:tcPr>
            <w:tcW w:w="1345" w:type="dxa"/>
          </w:tcPr>
          <w:p w14:paraId="32B2A43F" w14:textId="4D71685C" w:rsidR="00A37AA0" w:rsidRPr="00A37AA0" w:rsidRDefault="00A37AA0" w:rsidP="00A37AA0">
            <w:pPr>
              <w:rPr>
                <w:ins w:id="390" w:author="Eck, Kimberly" w:date="2017-01-22T16:04:00Z"/>
                <w:rFonts w:ascii="Arial" w:hAnsi="Arial" w:cs="Arial"/>
                <w:b/>
                <w:bCs/>
                <w:sz w:val="22"/>
                <w:szCs w:val="22"/>
              </w:rPr>
            </w:pPr>
            <w:ins w:id="391"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392" w:author="Eck, Kimberly" w:date="2017-01-22T16:04:00Z"/>
                <w:rFonts w:ascii="Arial" w:hAnsi="Arial" w:cs="Arial"/>
                <w:b/>
                <w:bCs/>
                <w:sz w:val="22"/>
                <w:szCs w:val="22"/>
              </w:rPr>
            </w:pPr>
            <w:ins w:id="393"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394" w:author="Eck, Kimberly" w:date="2017-01-22T16:04:00Z"/>
                <w:rFonts w:ascii="Arial" w:hAnsi="Arial" w:cs="Arial"/>
                <w:b/>
                <w:bCs/>
                <w:sz w:val="22"/>
                <w:szCs w:val="22"/>
              </w:rPr>
            </w:pPr>
            <w:ins w:id="395"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396" w:author="Eck, Kimberly" w:date="2017-01-22T16:04:00Z"/>
          <w:rFonts w:ascii="Arial" w:hAnsi="Arial" w:cs="Arial"/>
          <w:b/>
          <w:bCs/>
          <w:sz w:val="22"/>
          <w:szCs w:val="22"/>
        </w:rPr>
      </w:pPr>
    </w:p>
    <w:p w14:paraId="21008A63" w14:textId="43922D84" w:rsidR="00575587" w:rsidRDefault="00575587" w:rsidP="0072026D">
      <w:pPr>
        <w:ind w:firstLine="720"/>
        <w:rPr>
          <w:ins w:id="397"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398"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3C1564" w:rsidRPr="00394FB2" w:rsidRDefault="003C1564">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399" w:author="Pound, Sharon Sweetser" w:date="2017-01-22T11:20:00Z">
                              <w:r w:rsidRPr="00394FB2">
                                <w:rPr>
                                  <w:rFonts w:ascii="Arial" w:hAnsi="Arial" w:cs="Arial"/>
                                  <w:bCs/>
                                  <w:i/>
                                  <w:sz w:val="22"/>
                                  <w:szCs w:val="22"/>
                                </w:rPr>
                                <w:t>e</w:t>
                              </w:r>
                            </w:ins>
                            <w:del w:id="400"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34041C" id="Text Box 2" o:spid="_x0000_s1029" type="#_x0000_t202" style="position:absolute;left:0;text-align:left;margin-left:-9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" stroked="f">
                <v:textbox style="mso-fit-shape-to-text:t">
                  <w:txbxContent>
                    <w:p w14:paraId="2D42699C" w14:textId="37E17034" w:rsidR="003C1564" w:rsidRPr="00394FB2" w:rsidRDefault="003C1564">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401" w:author="Pound, Sharon Sweetser" w:date="2017-01-22T11:20:00Z">
                        <w:r w:rsidRPr="00394FB2">
                          <w:rPr>
                            <w:rFonts w:ascii="Arial" w:hAnsi="Arial" w:cs="Arial"/>
                            <w:bCs/>
                            <w:i/>
                            <w:sz w:val="22"/>
                            <w:szCs w:val="22"/>
                          </w:rPr>
                          <w:t>e</w:t>
                        </w:r>
                      </w:ins>
                      <w:del w:id="402"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403"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404"/>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405" w:author="Pound, Sharon Sweetser" w:date="2017-01-24T07:54:00Z">
                  <w:rPr>
                    <w:rFonts w:ascii="Calibri" w:eastAsia="Times New Roman" w:hAnsi="Calibri" w:cs="Times New Roman"/>
                    <w:color w:val="000000"/>
                  </w:rPr>
                </w:rPrChange>
              </w:rPr>
            </w:pPr>
            <w:commentRangeStart w:id="406"/>
            <w:r w:rsidRPr="00394FB2">
              <w:rPr>
                <w:rFonts w:ascii="Arial" w:eastAsia="Times New Roman" w:hAnsi="Arial" w:cs="Arial"/>
                <w:color w:val="000000"/>
                <w:sz w:val="22"/>
                <w:szCs w:val="22"/>
                <w:rPrChange w:id="407" w:author="Pound, Sharon Sweetser" w:date="2017-01-24T07:54:00Z">
                  <w:rPr>
                    <w:rFonts w:ascii="Calibri" w:eastAsia="Times New Roman" w:hAnsi="Calibri" w:cs="Times New Roman"/>
                    <w:color w:val="000000"/>
                  </w:rPr>
                </w:rPrChange>
              </w:rPr>
              <w:t>Credit Hour Instruction</w:t>
            </w:r>
            <w:commentRangeEnd w:id="406"/>
            <w:r w:rsidR="00D568B0" w:rsidRPr="00394FB2">
              <w:rPr>
                <w:rStyle w:val="CommentReference"/>
                <w:rFonts w:ascii="Arial" w:hAnsi="Arial" w:cs="Arial"/>
                <w:sz w:val="22"/>
                <w:szCs w:val="22"/>
                <w:rPrChange w:id="408" w:author="Pound, Sharon Sweetser" w:date="2017-01-24T07:54:00Z">
                  <w:rPr>
                    <w:rStyle w:val="CommentReference"/>
                  </w:rPr>
                </w:rPrChange>
              </w:rPr>
              <w:commentReference w:id="406"/>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40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0"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41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2" w:author="Pound, Sharon Sweetser" w:date="2017-01-24T07:54:00Z">
                  <w:rPr>
                    <w:rFonts w:ascii="Calibri" w:eastAsia="Times New Roman" w:hAnsi="Calibri" w:cs="Times New Roman"/>
                    <w:color w:val="000000"/>
                  </w:rPr>
                </w:rPrChange>
              </w:rPr>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41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4"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41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6"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41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18"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41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0" w:author="Pound, Sharon Sweetser" w:date="2017-01-24T07:54:00Z">
                  <w:rPr>
                    <w:rFonts w:ascii="Calibri" w:eastAsia="Times New Roman" w:hAnsi="Calibri" w:cs="Times New Roman"/>
                    <w:color w:val="000000"/>
                  </w:rPr>
                </w:rPrChange>
              </w:rPr>
              <w:t>Management/</w:t>
            </w:r>
            <w:del w:id="421" w:author="Pound, Sharon Sweetser" w:date="2017-01-25T09:47:00Z">
              <w:r w:rsidRPr="00394FB2" w:rsidDel="0038392A">
                <w:rPr>
                  <w:rFonts w:ascii="Arial" w:eastAsia="Times New Roman" w:hAnsi="Arial" w:cs="Arial"/>
                  <w:color w:val="000000"/>
                  <w:sz w:val="22"/>
                  <w:szCs w:val="22"/>
                  <w:rPrChange w:id="422" w:author="Pound, Sharon Sweetser" w:date="2017-01-24T07:54:00Z">
                    <w:rPr>
                      <w:rFonts w:ascii="Calibri" w:eastAsia="Times New Roman" w:hAnsi="Calibri" w:cs="Times New Roman"/>
                      <w:color w:val="000000"/>
                    </w:rPr>
                  </w:rPrChange>
                </w:rPr>
                <w:delText xml:space="preserve">Assessment </w:delText>
              </w:r>
            </w:del>
            <w:ins w:id="423"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424"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425"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42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7"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42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29"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43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1"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43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3"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43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5"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43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37"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438" w:author="Pound, Sharon Sweetser" w:date="2017-01-22T12:33:00Z"/>
                <w:rFonts w:ascii="Arial" w:eastAsia="Times New Roman" w:hAnsi="Arial" w:cs="Arial"/>
                <w:color w:val="000000"/>
                <w:sz w:val="22"/>
                <w:szCs w:val="22"/>
                <w:rPrChange w:id="439" w:author="Pound, Sharon Sweetser" w:date="2017-01-24T07:54:00Z">
                  <w:rPr>
                    <w:ins w:id="440"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441" w:author="Pound, Sharon Sweetser" w:date="2017-01-24T07:54:00Z">
                  <w:rPr>
                    <w:rFonts w:ascii="Calibri" w:eastAsia="Times New Roman" w:hAnsi="Calibri" w:cs="Times New Roman"/>
                    <w:color w:val="000000"/>
                  </w:rPr>
                </w:rPrChange>
              </w:rPr>
              <w:t>2 Ph</w:t>
            </w:r>
            <w:ins w:id="442" w:author="Pound, Sharon Sweetser" w:date="2017-01-22T12:33:00Z">
              <w:r w:rsidR="001D323B" w:rsidRPr="00394FB2">
                <w:rPr>
                  <w:rFonts w:ascii="Arial" w:eastAsia="Times New Roman" w:hAnsi="Arial" w:cs="Arial"/>
                  <w:color w:val="000000"/>
                  <w:sz w:val="22"/>
                  <w:szCs w:val="22"/>
                  <w:rPrChange w:id="443"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444" w:author="Pound, Sharon Sweetser" w:date="2017-01-24T07:54:00Z">
                  <w:rPr>
                    <w:rFonts w:ascii="Calibri" w:eastAsia="Times New Roman" w:hAnsi="Calibri" w:cs="Times New Roman"/>
                    <w:color w:val="000000"/>
                  </w:rPr>
                </w:rPrChange>
              </w:rPr>
              <w:t>D</w:t>
            </w:r>
            <w:ins w:id="445" w:author="Pound, Sharon Sweetser" w:date="2017-01-22T12:33:00Z">
              <w:r w:rsidR="001D323B" w:rsidRPr="00394FB2">
                <w:rPr>
                  <w:rFonts w:ascii="Arial" w:eastAsia="Times New Roman" w:hAnsi="Arial" w:cs="Arial"/>
                  <w:color w:val="000000"/>
                  <w:sz w:val="22"/>
                  <w:szCs w:val="22"/>
                  <w:rPrChange w:id="446"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447" w:author="Pound, Sharon Sweetser" w:date="2017-01-24T07:54:00Z">
                  <w:rPr>
                    <w:rFonts w:ascii="Calibri" w:eastAsia="Times New Roman" w:hAnsi="Calibri" w:cs="Times New Roman"/>
                    <w:b/>
                    <w:bCs/>
                    <w:color w:val="000000"/>
                    <w:sz w:val="26"/>
                    <w:szCs w:val="26"/>
                  </w:rPr>
                </w:rPrChange>
              </w:rPr>
            </w:pPr>
            <w:del w:id="448" w:author="Pound, Sharon Sweetser" w:date="2017-01-22T12:33:00Z">
              <w:r w:rsidRPr="00394FB2" w:rsidDel="001D323B">
                <w:rPr>
                  <w:rFonts w:ascii="Arial" w:eastAsia="Times New Roman" w:hAnsi="Arial" w:cs="Arial"/>
                  <w:color w:val="000000"/>
                  <w:sz w:val="22"/>
                  <w:szCs w:val="22"/>
                  <w:rPrChange w:id="449"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450" w:author="Pound, Sharon Sweetser" w:date="2017-01-24T07:54:00Z">
                  <w:rPr>
                    <w:rFonts w:ascii="Calibri" w:eastAsia="Times New Roman" w:hAnsi="Calibri" w:cs="Times New Roman"/>
                    <w:color w:val="000000"/>
                  </w:rPr>
                </w:rPrChange>
              </w:rPr>
              <w:t>1 M</w:t>
            </w:r>
            <w:ins w:id="451" w:author="Pound, Sharon Sweetser" w:date="2017-01-22T12:33:00Z">
              <w:r w:rsidR="001D323B" w:rsidRPr="00394FB2">
                <w:rPr>
                  <w:rFonts w:ascii="Arial" w:eastAsia="Times New Roman" w:hAnsi="Arial" w:cs="Arial"/>
                  <w:color w:val="000000"/>
                  <w:sz w:val="22"/>
                  <w:szCs w:val="22"/>
                  <w:rPrChange w:id="452" w:author="Pound, Sharon Sweetser" w:date="2017-01-24T07:54:00Z">
                    <w:rPr>
                      <w:rFonts w:ascii="Calibri" w:eastAsia="Times New Roman" w:hAnsi="Calibri" w:cs="Times New Roman"/>
                      <w:color w:val="000000"/>
                    </w:rPr>
                  </w:rPrChange>
                </w:rPr>
                <w:t>aster’s</w:t>
              </w:r>
            </w:ins>
            <w:del w:id="453" w:author="Pound, Sharon Sweetser" w:date="2017-01-22T12:33:00Z">
              <w:r w:rsidRPr="00394FB2" w:rsidDel="001D323B">
                <w:rPr>
                  <w:rFonts w:ascii="Arial" w:eastAsia="Times New Roman" w:hAnsi="Arial" w:cs="Arial"/>
                  <w:color w:val="000000"/>
                  <w:sz w:val="22"/>
                  <w:szCs w:val="22"/>
                  <w:rPrChange w:id="454"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45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56"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45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458" w:author="Pound, Sharon Sweetser" w:date="2017-01-24T07:54:00Z">
                  <w:rPr>
                    <w:rFonts w:ascii="Calibri" w:eastAsia="Times New Roman" w:hAnsi="Calibri" w:cs="Times New Roman"/>
                    <w:color w:val="000000"/>
                  </w:rPr>
                </w:rPrChange>
              </w:rPr>
              <w:t>1</w:t>
            </w:r>
          </w:p>
        </w:tc>
      </w:tr>
    </w:tbl>
    <w:commentRangeEnd w:id="404"/>
    <w:p w14:paraId="0F20B699" w14:textId="1D258ECD" w:rsidR="00100CD9" w:rsidRDefault="00254F06" w:rsidP="0072026D">
      <w:pPr>
        <w:rPr>
          <w:rFonts w:ascii="Arial" w:hAnsi="Arial" w:cs="Arial"/>
          <w:sz w:val="22"/>
          <w:szCs w:val="22"/>
        </w:rPr>
      </w:pPr>
      <w:r>
        <w:rPr>
          <w:rStyle w:val="CommentReference"/>
        </w:rPr>
        <w:commentReference w:id="404"/>
      </w:r>
      <w:r w:rsidR="00D21BA4">
        <w:rPr>
          <w:rFonts w:ascii="Arial" w:hAnsi="Arial" w:cs="Arial"/>
          <w:b/>
          <w:bCs/>
          <w:sz w:val="22"/>
          <w:szCs w:val="22"/>
        </w:rPr>
        <w:tab/>
      </w:r>
      <w:del w:id="459" w:author="Pound, Sharon Sweetser" w:date="2017-01-22T11:54:00Z">
        <w:r w:rsidR="00D21BA4" w:rsidDel="002E08CA">
          <w:rPr>
            <w:rFonts w:ascii="Arial" w:hAnsi="Arial" w:cs="Arial"/>
            <w:b/>
            <w:bCs/>
            <w:sz w:val="22"/>
            <w:szCs w:val="22"/>
          </w:rPr>
          <w:tab/>
        </w:r>
      </w:del>
      <w:ins w:id="460"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461"/>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461"/>
      <w:r w:rsidR="00D568B0">
        <w:rPr>
          <w:rStyle w:val="CommentReference"/>
        </w:rPr>
        <w:commentReference w:id="461"/>
      </w:r>
    </w:p>
    <w:p w14:paraId="62EC3637" w14:textId="19664317"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462" w:author="O'Meara, Brian C" w:date="2017-01-22T01:20:00Z">
        <w:r w:rsidR="00463E4F">
          <w:rPr>
            <w:rFonts w:ascii="Arial" w:hAnsi="Arial" w:cs="Arial"/>
            <w:b/>
            <w:sz w:val="22"/>
            <w:szCs w:val="22"/>
          </w:rPr>
          <w:t xml:space="preserve">technology </w:t>
        </w:r>
      </w:ins>
      <w:commentRangeStart w:id="463"/>
      <w:r>
        <w:rPr>
          <w:rFonts w:ascii="Arial" w:hAnsi="Arial" w:cs="Arial"/>
          <w:b/>
          <w:sz w:val="22"/>
          <w:szCs w:val="22"/>
        </w:rPr>
        <w:t>s</w:t>
      </w:r>
      <w:r w:rsidRPr="00650BEC">
        <w:rPr>
          <w:rFonts w:ascii="Arial" w:hAnsi="Arial" w:cs="Arial"/>
          <w:b/>
          <w:sz w:val="22"/>
          <w:szCs w:val="22"/>
        </w:rPr>
        <w:t>kills workshops</w:t>
      </w:r>
      <w:commentRangeEnd w:id="463"/>
      <w:r w:rsidR="0017377C">
        <w:rPr>
          <w:rStyle w:val="CommentReference"/>
        </w:rPr>
        <w:commentReference w:id="463"/>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464" w:author="O'Meara, Brian C" w:date="2017-01-22T01:09:00Z">
        <w:r w:rsidR="006B62B9">
          <w:rPr>
            <w:rFonts w:ascii="Arial" w:hAnsi="Arial" w:cs="Arial"/>
            <w:sz w:val="22"/>
            <w:szCs w:val="22"/>
          </w:rPr>
          <w:t xml:space="preserve"> them live and posting all</w:t>
        </w:r>
      </w:ins>
      <w:del w:id="465"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466"/>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466"/>
      <w:r w:rsidR="0017377C">
        <w:rPr>
          <w:rStyle w:val="CommentReference"/>
        </w:rPr>
        <w:commentReference w:id="466"/>
      </w:r>
      <w:r>
        <w:rPr>
          <w:rFonts w:ascii="Arial" w:hAnsi="Arial" w:cs="Arial"/>
          <w:sz w:val="22"/>
          <w:szCs w:val="22"/>
        </w:rPr>
        <w:t>(slides, exercises, scripts)</w:t>
      </w:r>
      <w:ins w:id="467"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468" w:author="O'Meara, Brian C" w:date="2017-01-22T01:10:00Z">
        <w:r w:rsidR="00F672C7">
          <w:rPr>
            <w:rFonts w:ascii="Arial" w:hAnsi="Arial" w:cs="Arial"/>
            <w:sz w:val="22"/>
            <w:szCs w:val="22"/>
          </w:rPr>
          <w:t>National Institute for Mathematical and Biological Synthesis (</w:t>
        </w:r>
      </w:ins>
      <w:commentRangeStart w:id="469"/>
      <w:r w:rsidRPr="00650BEC">
        <w:rPr>
          <w:rFonts w:ascii="Arial" w:hAnsi="Arial" w:cs="Arial"/>
          <w:sz w:val="22"/>
          <w:szCs w:val="22"/>
        </w:rPr>
        <w:t>NIMBioS</w:t>
      </w:r>
      <w:ins w:id="470"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469"/>
      <w:r w:rsidR="0017377C">
        <w:rPr>
          <w:rStyle w:val="CommentReference"/>
        </w:rPr>
        <w:commentReference w:id="469"/>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CoPI Staton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RNASeq. </w:t>
      </w:r>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471"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w:t>
      </w:r>
      <w:r w:rsidRPr="00650BEC">
        <w:rPr>
          <w:rFonts w:ascii="Arial" w:hAnsi="Arial" w:cs="Arial"/>
          <w:sz w:val="22"/>
          <w:szCs w:val="22"/>
        </w:rPr>
        <w:lastRenderedPageBreak/>
        <w:t xml:space="preserve">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472"/>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472"/>
      <w:r w:rsidR="00D568B0">
        <w:rPr>
          <w:rStyle w:val="CommentReference"/>
        </w:rPr>
        <w:commentReference w:id="472"/>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473" w:author="Brian O'Meara" w:date="2017-01-25T06:08:00Z">
        <w:r w:rsidRPr="00650BEC" w:rsidDel="00A323E3">
          <w:rPr>
            <w:rFonts w:ascii="Arial" w:hAnsi="Arial" w:cs="Arial"/>
            <w:sz w:val="22"/>
            <w:szCs w:val="22"/>
          </w:rPr>
          <w:delText>is funded trainees</w:delText>
        </w:r>
      </w:del>
      <w:ins w:id="474"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475"/>
      <w:r w:rsidRPr="00650BEC">
        <w:rPr>
          <w:rFonts w:ascii="Arial" w:hAnsi="Arial" w:cs="Arial"/>
          <w:sz w:val="22"/>
          <w:szCs w:val="22"/>
        </w:rPr>
        <w:t xml:space="preserve"> </w:t>
      </w:r>
      <w:commentRangeStart w:id="476"/>
      <w:r w:rsidRPr="00650BEC">
        <w:rPr>
          <w:rFonts w:ascii="Arial" w:hAnsi="Arial" w:cs="Arial"/>
          <w:sz w:val="22"/>
          <w:szCs w:val="22"/>
        </w:rPr>
        <w:t xml:space="preserve">15 </w:t>
      </w:r>
      <w:commentRangeEnd w:id="476"/>
      <w:r w:rsidR="00BB1099">
        <w:rPr>
          <w:rStyle w:val="CommentReference"/>
        </w:rPr>
        <w:commentReference w:id="476"/>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475"/>
      <w:r w:rsidR="000C0C18">
        <w:rPr>
          <w:rStyle w:val="CommentReference"/>
        </w:rPr>
        <w:commentReference w:id="475"/>
      </w:r>
      <w:r w:rsidRPr="00650BEC">
        <w:rPr>
          <w:rFonts w:ascii="Arial" w:hAnsi="Arial" w:cs="Arial"/>
          <w:sz w:val="22"/>
          <w:szCs w:val="22"/>
        </w:rPr>
        <w:t xml:space="preserve">. These students will make up the core of the program. The </w:t>
      </w:r>
      <w:del w:id="477" w:author="Brian O'Meara" w:date="2017-01-25T06:08:00Z">
        <w:r w:rsidRPr="00650BEC" w:rsidDel="00A323E3">
          <w:rPr>
            <w:rFonts w:ascii="Arial" w:hAnsi="Arial" w:cs="Arial"/>
            <w:sz w:val="22"/>
            <w:szCs w:val="22"/>
          </w:rPr>
          <w:delText>next tier</w:delText>
        </w:r>
      </w:del>
      <w:ins w:id="478"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479"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480"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481" w:author="Brian O'Meara" w:date="2017-01-25T06:08:00Z">
        <w:r w:rsidRPr="00650BEC" w:rsidDel="00A323E3">
          <w:rPr>
            <w:rFonts w:ascii="Arial" w:hAnsi="Arial" w:cs="Arial"/>
            <w:sz w:val="22"/>
            <w:szCs w:val="22"/>
          </w:rPr>
          <w:delText xml:space="preserve">tier </w:delText>
        </w:r>
      </w:del>
      <w:ins w:id="482"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483" w:author="O'Meara, Brian C" w:date="2017-01-22T01:21:00Z">
        <w:r w:rsidR="00BA71D3">
          <w:rPr>
            <w:rFonts w:ascii="Arial" w:hAnsi="Arial" w:cs="Arial"/>
            <w:sz w:val="22"/>
            <w:szCs w:val="22"/>
          </w:rPr>
          <w:t xml:space="preserve">. </w:t>
        </w:r>
      </w:ins>
      <w:del w:id="484" w:author="O'Meara, Brian C" w:date="2017-01-22T01:21:00Z">
        <w:r w:rsidRPr="00650BEC" w:rsidDel="00BA71D3">
          <w:rPr>
            <w:rFonts w:ascii="Arial" w:hAnsi="Arial" w:cs="Arial"/>
            <w:sz w:val="22"/>
            <w:szCs w:val="22"/>
          </w:rPr>
          <w:delText xml:space="preserve">, </w:delText>
        </w:r>
        <w:commentRangeStart w:id="485"/>
        <w:r w:rsidRPr="00650BEC" w:rsidDel="00BA71D3">
          <w:rPr>
            <w:rFonts w:ascii="Arial" w:hAnsi="Arial" w:cs="Arial"/>
            <w:sz w:val="22"/>
            <w:szCs w:val="22"/>
          </w:rPr>
          <w:delText>pay some tuition/fee but have this cost supplemented by the grant</w:delText>
        </w:r>
        <w:commentRangeEnd w:id="485"/>
        <w:r w:rsidR="0017377C" w:rsidDel="00BA71D3">
          <w:rPr>
            <w:rStyle w:val="CommentReference"/>
          </w:rPr>
          <w:commentReference w:id="485"/>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486"/>
      <w:r w:rsidRPr="00650BEC">
        <w:rPr>
          <w:rFonts w:ascii="Arial" w:hAnsi="Arial" w:cs="Arial"/>
          <w:sz w:val="22"/>
          <w:szCs w:val="22"/>
        </w:rPr>
        <w:t>The audience size for this is uncertain, but available metrics indicate it could be quite large:</w:t>
      </w:r>
      <w:commentRangeEnd w:id="486"/>
      <w:r w:rsidR="000C0C18">
        <w:rPr>
          <w:rStyle w:val="CommentReference"/>
        </w:rPr>
        <w:commentReference w:id="486"/>
      </w:r>
      <w:r w:rsidRPr="00650BEC">
        <w:rPr>
          <w:rFonts w:ascii="Arial" w:hAnsi="Arial" w:cs="Arial"/>
          <w:sz w:val="22"/>
          <w:szCs w:val="22"/>
        </w:rPr>
        <w:t xml:space="preserve"> NIMBioS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487"/>
      <w:r w:rsidRPr="0072026D">
        <w:rPr>
          <w:rFonts w:ascii="Arial" w:hAnsi="Arial" w:cs="Arial"/>
          <w:i/>
          <w:sz w:val="22"/>
          <w:szCs w:val="22"/>
          <w:u w:val="single"/>
        </w:rPr>
        <w:t>Internships</w:t>
      </w:r>
      <w:commentRangeEnd w:id="487"/>
      <w:r w:rsidR="00DD5643" w:rsidRPr="0072026D">
        <w:rPr>
          <w:rStyle w:val="CommentReference"/>
          <w:u w:val="single"/>
        </w:rPr>
        <w:commentReference w:id="487"/>
      </w:r>
    </w:p>
    <w:p w14:paraId="79566E42" w14:textId="0A81683D" w:rsidR="00C111F1" w:rsidRDefault="00C111F1" w:rsidP="00C111F1">
      <w:pPr>
        <w:ind w:firstLine="720"/>
        <w:rPr>
          <w:rFonts w:ascii="Arial" w:hAnsi="Arial" w:cs="Arial"/>
          <w:sz w:val="22"/>
          <w:szCs w:val="22"/>
        </w:rPr>
      </w:pPr>
      <w:commentRangeStart w:id="488"/>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488"/>
      <w:r w:rsidR="000C0C18">
        <w:rPr>
          <w:rStyle w:val="CommentReference"/>
        </w:rPr>
        <w:commentReference w:id="488"/>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489"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490" w:author="Pound, Sharon Sweetser" w:date="2017-01-22T12:09:00Z">
        <w:r w:rsidDel="00345B38">
          <w:rPr>
            <w:rFonts w:ascii="Arial" w:hAnsi="Arial" w:cs="Arial"/>
            <w:b/>
            <w:sz w:val="22"/>
            <w:szCs w:val="22"/>
          </w:rPr>
          <w:delText>C</w:delText>
        </w:r>
      </w:del>
      <w:ins w:id="491"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492"/>
      <w:r w:rsidR="001B0BC8" w:rsidRPr="00650BEC">
        <w:rPr>
          <w:rFonts w:ascii="Arial" w:hAnsi="Arial" w:cs="Arial"/>
          <w:b/>
          <w:sz w:val="22"/>
          <w:szCs w:val="22"/>
        </w:rPr>
        <w:t xml:space="preserve">Major </w:t>
      </w:r>
      <w:commentRangeEnd w:id="492"/>
      <w:r w:rsidR="001B0BC8" w:rsidRPr="00650BEC">
        <w:rPr>
          <w:rStyle w:val="CommentReference"/>
          <w:rFonts w:ascii="Arial" w:hAnsi="Arial" w:cs="Arial"/>
          <w:sz w:val="22"/>
          <w:szCs w:val="22"/>
        </w:rPr>
        <w:commentReference w:id="492"/>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493"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494"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495"/>
      <w:r w:rsidR="0028712C">
        <w:rPr>
          <w:rFonts w:ascii="Arial" w:hAnsi="Arial" w:cs="Arial"/>
          <w:sz w:val="22"/>
          <w:szCs w:val="22"/>
        </w:rPr>
        <w:t>Some possible research programs include:</w:t>
      </w:r>
      <w:commentRangeEnd w:id="495"/>
      <w:r w:rsidR="008426F0">
        <w:rPr>
          <w:rStyle w:val="CommentReference"/>
        </w:rPr>
        <w:commentReference w:id="495"/>
      </w:r>
    </w:p>
    <w:p w14:paraId="44030CA9" w14:textId="72917E12" w:rsidR="00194EE3" w:rsidRPr="00650BEC" w:rsidRDefault="00194EE3" w:rsidP="0072026D">
      <w:pPr>
        <w:ind w:firstLine="720"/>
        <w:contextualSpacing/>
        <w:rPr>
          <w:rFonts w:ascii="Arial" w:hAnsi="Arial" w:cs="Arial"/>
          <w:sz w:val="22"/>
          <w:szCs w:val="22"/>
        </w:rPr>
      </w:pPr>
      <w:commentRangeStart w:id="496"/>
      <w:r w:rsidRPr="001B2B09">
        <w:rPr>
          <w:rFonts w:ascii="Arial" w:hAnsi="Arial" w:cs="Arial"/>
          <w:b/>
          <w:sz w:val="22"/>
          <w:szCs w:val="22"/>
        </w:rPr>
        <w:lastRenderedPageBreak/>
        <w:t>Kaliz lab</w:t>
      </w:r>
      <w:commentRangeEnd w:id="496"/>
      <w:r w:rsidR="008426F0">
        <w:rPr>
          <w:rStyle w:val="CommentReference"/>
        </w:rPr>
        <w:commentReference w:id="496"/>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r w:rsidR="004864CC">
        <w:rPr>
          <w:rFonts w:ascii="Arial" w:hAnsi="Arial" w:cs="Arial"/>
          <w:sz w:val="22"/>
          <w:szCs w:val="22"/>
        </w:rPr>
        <w:t>Tripal</w:t>
      </w:r>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497"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498" w:author="Pound, Sharon Sweetser" w:date="2017-01-22T10:53:00Z"/>
          <w:rFonts w:ascii="Arial" w:hAnsi="Arial" w:cs="Arial"/>
          <w:sz w:val="22"/>
          <w:szCs w:val="22"/>
        </w:rPr>
      </w:pPr>
    </w:p>
    <w:p w14:paraId="5DFA4EB3" w14:textId="4D4B2DA7" w:rsidR="001B0BC8" w:rsidRPr="00650BEC" w:rsidDel="001E16BC" w:rsidRDefault="001B0BC8">
      <w:pPr>
        <w:contextualSpacing/>
        <w:rPr>
          <w:del w:id="499"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500"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501" w:author="Pound, Sharon Sweetser" w:date="2017-01-22T12:09:00Z">
        <w:r w:rsidDel="00345B38">
          <w:rPr>
            <w:rFonts w:ascii="Arial" w:hAnsi="Arial" w:cs="Arial"/>
            <w:b/>
            <w:sz w:val="22"/>
            <w:szCs w:val="22"/>
          </w:rPr>
          <w:delText>D</w:delText>
        </w:r>
      </w:del>
      <w:ins w:id="502"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503"/>
      <w:r w:rsidR="008F29F2" w:rsidRPr="00650BEC">
        <w:rPr>
          <w:rFonts w:ascii="Arial" w:hAnsi="Arial" w:cs="Arial"/>
          <w:b/>
          <w:sz w:val="22"/>
          <w:szCs w:val="22"/>
        </w:rPr>
        <w:t xml:space="preserve">Broader </w:t>
      </w:r>
      <w:commentRangeEnd w:id="503"/>
      <w:r w:rsidR="008F29F2" w:rsidRPr="00650BEC">
        <w:rPr>
          <w:rStyle w:val="CommentReference"/>
          <w:rFonts w:ascii="Arial" w:hAnsi="Arial" w:cs="Arial"/>
          <w:sz w:val="22"/>
          <w:szCs w:val="22"/>
        </w:rPr>
        <w:commentReference w:id="503"/>
      </w:r>
      <w:r w:rsidR="008F29F2" w:rsidRPr="00650BEC">
        <w:rPr>
          <w:rFonts w:ascii="Arial" w:hAnsi="Arial" w:cs="Arial"/>
          <w:b/>
          <w:sz w:val="22"/>
          <w:szCs w:val="22"/>
        </w:rPr>
        <w:t>I</w:t>
      </w:r>
      <w:commentRangeStart w:id="504"/>
      <w:r w:rsidR="008F29F2" w:rsidRPr="00650BEC">
        <w:rPr>
          <w:rFonts w:ascii="Arial" w:hAnsi="Arial" w:cs="Arial"/>
          <w:b/>
          <w:sz w:val="22"/>
          <w:szCs w:val="22"/>
        </w:rPr>
        <w:t>mpacts</w:t>
      </w:r>
      <w:commentRangeEnd w:id="504"/>
      <w:r w:rsidR="00AD552D">
        <w:rPr>
          <w:rStyle w:val="CommentReference"/>
        </w:rPr>
        <w:commentReference w:id="504"/>
      </w:r>
    </w:p>
    <w:p w14:paraId="53EFD827" w14:textId="4DCDCF56" w:rsidR="008F29F2" w:rsidRPr="00650BEC" w:rsidDel="0076071C" w:rsidRDefault="008F29F2">
      <w:pPr>
        <w:contextualSpacing/>
        <w:rPr>
          <w:del w:id="505" w:author="Pound, Sharon Sweetser" w:date="2017-01-22T11:47:00Z"/>
          <w:rFonts w:ascii="Arial" w:hAnsi="Arial" w:cs="Arial"/>
          <w:b/>
          <w:sz w:val="22"/>
          <w:szCs w:val="22"/>
        </w:rPr>
      </w:pPr>
    </w:p>
    <w:p w14:paraId="113F01D5" w14:textId="5C7B5D72"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506"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507"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p>
    <w:p w14:paraId="0ECB4A04" w14:textId="0E0A2BD2" w:rsidR="007942DE" w:rsidRDefault="007942DE" w:rsidP="00B470EB">
      <w:pPr>
        <w:ind w:firstLine="720"/>
        <w:contextualSpacing/>
        <w:rPr>
          <w:rFonts w:ascii="Arial" w:hAnsi="Arial" w:cs="Arial"/>
          <w:sz w:val="22"/>
          <w:szCs w:val="22"/>
        </w:rPr>
      </w:pPr>
      <w:moveFromRangeStart w:id="508" w:author="Brian O'Meara" w:date="2017-01-25T06:05:00Z" w:name="move346943643"/>
      <w:commentRangeStart w:id="509"/>
      <w:moveFrom w:id="510"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509"/>
        <w:r w:rsidR="00AD552D" w:rsidDel="00C12439">
          <w:rPr>
            <w:rStyle w:val="CommentReference"/>
          </w:rPr>
          <w:commentReference w:id="509"/>
        </w:r>
      </w:moveFrom>
      <w:moveFromRangeEnd w:id="508"/>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w:t>
      </w:r>
      <w:r w:rsidR="00FC40B0">
        <w:rPr>
          <w:rFonts w:ascii="Arial" w:hAnsi="Arial" w:cs="Arial"/>
          <w:sz w:val="22"/>
          <w:szCs w:val="22"/>
        </w:rPr>
        <w:lastRenderedPageBreak/>
        <w:t xml:space="preserve">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511"/>
      <w:commentRangeStart w:id="512"/>
      <w:del w:id="513" w:author="Pound, Sharon Sweetser" w:date="2017-01-22T12:09:00Z">
        <w:r w:rsidDel="00345B38">
          <w:rPr>
            <w:rFonts w:ascii="Arial" w:hAnsi="Arial" w:cs="Arial"/>
            <w:b/>
            <w:sz w:val="22"/>
            <w:szCs w:val="22"/>
          </w:rPr>
          <w:delText>E</w:delText>
        </w:r>
      </w:del>
      <w:ins w:id="514"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515"/>
      <w:r w:rsidR="00FF25FD" w:rsidRPr="00650BEC">
        <w:rPr>
          <w:rFonts w:ascii="Arial" w:hAnsi="Arial" w:cs="Arial"/>
          <w:b/>
          <w:sz w:val="22"/>
          <w:szCs w:val="22"/>
        </w:rPr>
        <w:t xml:space="preserve">Organization </w:t>
      </w:r>
      <w:commentRangeEnd w:id="515"/>
      <w:r w:rsidR="00FF25FD" w:rsidRPr="00650BEC">
        <w:rPr>
          <w:rStyle w:val="CommentReference"/>
          <w:rFonts w:ascii="Arial" w:hAnsi="Arial" w:cs="Arial"/>
          <w:sz w:val="22"/>
          <w:szCs w:val="22"/>
        </w:rPr>
        <w:commentReference w:id="515"/>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511"/>
      <w:r w:rsidR="00701F80">
        <w:rPr>
          <w:rStyle w:val="CommentReference"/>
        </w:rPr>
        <w:commentReference w:id="511"/>
      </w:r>
      <w:commentRangeEnd w:id="512"/>
      <w:r w:rsidR="009525CF">
        <w:rPr>
          <w:rStyle w:val="CommentReference"/>
        </w:rPr>
        <w:commentReference w:id="512"/>
      </w:r>
    </w:p>
    <w:p w14:paraId="1793A371" w14:textId="23656F09" w:rsidR="00FF25FD" w:rsidRPr="00650BEC" w:rsidDel="0076071C" w:rsidRDefault="00FF25FD">
      <w:pPr>
        <w:contextualSpacing/>
        <w:rPr>
          <w:del w:id="516" w:author="Pound, Sharon Sweetser" w:date="2017-01-22T11:46:00Z"/>
          <w:rFonts w:ascii="Arial" w:hAnsi="Arial" w:cs="Arial"/>
          <w:b/>
          <w:sz w:val="22"/>
          <w:szCs w:val="22"/>
        </w:rPr>
      </w:pPr>
      <w:commentRangeStart w:id="517"/>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517"/>
      <w:r w:rsidR="00052FE5">
        <w:rPr>
          <w:rStyle w:val="CommentReference"/>
        </w:rPr>
        <w:commentReference w:id="517"/>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r w:rsidR="006B3BB5">
        <w:rPr>
          <w:rFonts w:ascii="Arial" w:hAnsi="Arial" w:cs="Arial"/>
          <w:sz w:val="22"/>
          <w:szCs w:val="22"/>
        </w:rPr>
        <w:t xml:space="preserve">As PI, </w:t>
      </w:r>
      <w:commentRangeStart w:id="518"/>
      <w:r w:rsidRPr="00650BEC">
        <w:rPr>
          <w:rFonts w:ascii="Arial" w:hAnsi="Arial" w:cs="Arial"/>
          <w:sz w:val="22"/>
          <w:szCs w:val="22"/>
        </w:rPr>
        <w:t>O’Meara</w:t>
      </w:r>
      <w:commentRangeEnd w:id="518"/>
      <w:r w:rsidR="006B3BB5">
        <w:rPr>
          <w:rStyle w:val="CommentReference"/>
        </w:rPr>
        <w:commentReference w:id="518"/>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Kwit’s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519"/>
      <w:r w:rsidRPr="00650BEC">
        <w:rPr>
          <w:rFonts w:ascii="Arial" w:hAnsi="Arial" w:cs="Arial"/>
          <w:sz w:val="22"/>
          <w:szCs w:val="22"/>
        </w:rPr>
        <w:t>Kwit and O’Meara,</w:t>
      </w:r>
      <w:commentRangeEnd w:id="519"/>
      <w:r w:rsidR="0074483A">
        <w:rPr>
          <w:rStyle w:val="CommentReference"/>
        </w:rPr>
        <w:commentReference w:id="519"/>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520" w:author="O'Meara, Brian C" w:date="2017-01-22T01:28:00Z">
        <w:r w:rsidR="00352E9B" w:rsidDel="00BC28E3">
          <w:rPr>
            <w:rFonts w:ascii="Arial" w:hAnsi="Arial" w:cs="Arial"/>
            <w:sz w:val="22"/>
            <w:szCs w:val="22"/>
          </w:rPr>
          <w:delText xml:space="preserve">students and thus </w:delText>
        </w:r>
        <w:commentRangeStart w:id="521"/>
        <w:r w:rsidR="00352E9B" w:rsidRPr="00121725" w:rsidDel="00BC28E3">
          <w:rPr>
            <w:rFonts w:ascii="Arial" w:hAnsi="Arial" w:cs="Arial"/>
            <w:sz w:val="22"/>
            <w:szCs w:val="22"/>
          </w:rPr>
          <w:delText>have</w:delText>
        </w:r>
        <w:commentRangeEnd w:id="521"/>
        <w:r w:rsidR="00121725" w:rsidDel="00BC28E3">
          <w:rPr>
            <w:rStyle w:val="CommentReference"/>
          </w:rPr>
          <w:commentReference w:id="521"/>
        </w:r>
        <w:r w:rsidR="00352E9B" w:rsidRPr="00121725" w:rsidDel="00BC28E3">
          <w:rPr>
            <w:rFonts w:ascii="Arial" w:hAnsi="Arial" w:cs="Arial"/>
            <w:sz w:val="22"/>
            <w:szCs w:val="22"/>
          </w:rPr>
          <w:delText xml:space="preserve"> buy in</w:delText>
        </w:r>
      </w:del>
      <w:ins w:id="522"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523" w:author="Pound, Sharon Sweetser" w:date="2017-01-22T12:33:00Z">
        <w:r w:rsidR="001D323B">
          <w:rPr>
            <w:rFonts w:ascii="Arial" w:hAnsi="Arial" w:cs="Arial"/>
            <w:sz w:val="22"/>
            <w:szCs w:val="22"/>
          </w:rPr>
          <w:t>.</w:t>
        </w:r>
      </w:ins>
      <w:r w:rsidR="00352E9B">
        <w:rPr>
          <w:rFonts w:ascii="Arial" w:hAnsi="Arial" w:cs="Arial"/>
          <w:sz w:val="22"/>
          <w:szCs w:val="22"/>
        </w:rPr>
        <w:t>D</w:t>
      </w:r>
      <w:ins w:id="524"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525"/>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525"/>
      <w:r w:rsidR="00B652A9">
        <w:rPr>
          <w:rStyle w:val="CommentReference"/>
        </w:rPr>
        <w:commentReference w:id="525"/>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w:t>
      </w:r>
      <w:r w:rsidR="00E860D8">
        <w:rPr>
          <w:rFonts w:ascii="Arial" w:hAnsi="Arial" w:cs="Arial"/>
          <w:sz w:val="22"/>
          <w:szCs w:val="22"/>
        </w:rPr>
        <w:lastRenderedPageBreak/>
        <w:t>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526" w:author="Pound, Sharon Sweetser" w:date="2017-01-22T12:31:00Z">
        <w:r w:rsidRPr="0075551D" w:rsidDel="009525CF">
          <w:rPr>
            <w:rFonts w:ascii="Arial" w:hAnsi="Arial" w:cs="Arial"/>
            <w:i/>
            <w:sz w:val="22"/>
            <w:szCs w:val="22"/>
          </w:rPr>
          <w:delText xml:space="preserve">Program </w:delText>
        </w:r>
      </w:del>
      <w:ins w:id="527"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528" w:author="Pound, Sharon Sweetser" w:date="2017-01-22T12:31:00Z">
        <w:r w:rsidRPr="0075551D" w:rsidDel="009525CF">
          <w:rPr>
            <w:rFonts w:ascii="Arial" w:hAnsi="Arial" w:cs="Arial"/>
            <w:i/>
            <w:sz w:val="22"/>
            <w:szCs w:val="22"/>
          </w:rPr>
          <w:delText>c</w:delText>
        </w:r>
      </w:del>
      <w:ins w:id="529"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530"/>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531"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532" w:author="Brian O'Meara" w:date="2017-01-25T06:09:00Z"/>
          <w:rFonts w:ascii="Arial" w:hAnsi="Arial" w:cs="Arial"/>
          <w:i/>
          <w:sz w:val="22"/>
          <w:szCs w:val="22"/>
          <w:rPrChange w:id="533" w:author="Brian O'Meara" w:date="2017-01-25T06:09:00Z">
            <w:rPr>
              <w:ins w:id="534" w:author="Brian O'Meara" w:date="2017-01-25T06:09:00Z"/>
              <w:rFonts w:ascii="Arial" w:hAnsi="Arial" w:cs="Arial"/>
              <w:sz w:val="22"/>
              <w:szCs w:val="22"/>
            </w:rPr>
          </w:rPrChange>
        </w:rPr>
      </w:pPr>
      <w:r>
        <w:rPr>
          <w:rFonts w:ascii="Arial" w:hAnsi="Arial" w:cs="Arial"/>
          <w:i/>
          <w:sz w:val="22"/>
          <w:szCs w:val="22"/>
        </w:rPr>
        <w:t xml:space="preserve">External </w:t>
      </w:r>
      <w:del w:id="535" w:author="Brian O'Meara" w:date="2017-01-25T06:09:00Z">
        <w:r w:rsidDel="00A323E3">
          <w:rPr>
            <w:rFonts w:ascii="Arial" w:hAnsi="Arial" w:cs="Arial"/>
            <w:i/>
            <w:sz w:val="22"/>
            <w:szCs w:val="22"/>
          </w:rPr>
          <w:delText>students</w:delText>
        </w:r>
      </w:del>
      <w:ins w:id="536" w:author="Brian O'Meara" w:date="2017-01-25T06:09:00Z">
        <w:r w:rsidR="00A323E3">
          <w:rPr>
            <w:rFonts w:ascii="Arial" w:hAnsi="Arial" w:cs="Arial"/>
            <w:i/>
            <w:sz w:val="22"/>
            <w:szCs w:val="22"/>
          </w:rPr>
          <w:t>particpants</w:t>
        </w:r>
      </w:ins>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537"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538"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530"/>
      <w:r w:rsidR="00052FE5">
        <w:rPr>
          <w:rStyle w:val="CommentReference"/>
        </w:rPr>
        <w:commentReference w:id="530"/>
      </w:r>
    </w:p>
    <w:p w14:paraId="55ECD787" w14:textId="276C3CEB" w:rsidR="00B01201" w:rsidRPr="00C47C9A" w:rsidRDefault="00AE7CEF" w:rsidP="0075551D">
      <w:pPr>
        <w:pStyle w:val="ListParagraph"/>
        <w:numPr>
          <w:ilvl w:val="0"/>
          <w:numId w:val="2"/>
        </w:numPr>
        <w:rPr>
          <w:ins w:id="539"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540" w:author="O'Meara, Brian C" w:date="2017-01-22T01:28:00Z">
        <w:r>
          <w:rPr>
            <w:rFonts w:ascii="Arial" w:hAnsi="Arial" w:cs="Arial"/>
            <w:i/>
            <w:sz w:val="22"/>
            <w:szCs w:val="22"/>
          </w:rPr>
          <w:t>Advisory Board</w:t>
        </w:r>
      </w:ins>
      <w:ins w:id="541" w:author="O'Meara, Brian C" w:date="2017-01-22T01:29:00Z">
        <w:r>
          <w:rPr>
            <w:rFonts w:ascii="Arial" w:hAnsi="Arial" w:cs="Arial"/>
            <w:sz w:val="22"/>
            <w:szCs w:val="22"/>
          </w:rPr>
          <w:t xml:space="preserve">: </w:t>
        </w:r>
      </w:ins>
      <w:ins w:id="542" w:author="O'Meara, Brian C" w:date="2017-01-22T01:30:00Z">
        <w:r w:rsidR="00793A04">
          <w:rPr>
            <w:rFonts w:ascii="Arial" w:hAnsi="Arial" w:cs="Arial"/>
            <w:sz w:val="22"/>
            <w:szCs w:val="22"/>
          </w:rPr>
          <w:t>The project</w:t>
        </w:r>
      </w:ins>
      <w:ins w:id="543"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544" w:author="O'Meara, Brian C" w:date="2017-01-22T01:34:00Z">
        <w:r w:rsidR="00E91267">
          <w:rPr>
            <w:rFonts w:ascii="Arial" w:hAnsi="Arial" w:cs="Arial"/>
            <w:sz w:val="22"/>
            <w:szCs w:val="22"/>
          </w:rPr>
          <w:t xml:space="preserve">and a current student who is not affiliated with the program. This group will </w:t>
        </w:r>
        <w:r w:rsidR="00E91267">
          <w:rPr>
            <w:rFonts w:ascii="Arial" w:hAnsi="Arial" w:cs="Arial"/>
            <w:sz w:val="22"/>
            <w:szCs w:val="22"/>
          </w:rPr>
          <w:lastRenderedPageBreak/>
          <w:t>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545" w:author="Pound, Sharon Sweetser" w:date="2017-01-22T12:31:00Z">
        <w:r w:rsidR="00847BA7" w:rsidRPr="00B64D8A" w:rsidDel="009525CF">
          <w:rPr>
            <w:rFonts w:ascii="Arial" w:hAnsi="Arial" w:cs="Arial"/>
            <w:sz w:val="22"/>
            <w:szCs w:val="22"/>
          </w:rPr>
          <w:delText xml:space="preserve">Program </w:delText>
        </w:r>
      </w:del>
      <w:ins w:id="546"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547" w:author="Pound, Sharon Sweetser" w:date="2017-01-22T12:09:00Z">
        <w:r w:rsidDel="00345B38">
          <w:rPr>
            <w:rFonts w:ascii="Arial" w:hAnsi="Arial" w:cs="Arial"/>
            <w:b/>
            <w:sz w:val="22"/>
            <w:szCs w:val="22"/>
          </w:rPr>
          <w:delText>F</w:delText>
        </w:r>
      </w:del>
      <w:ins w:id="548"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549"/>
      <w:r w:rsidR="001C4EE3" w:rsidRPr="00650BEC">
        <w:rPr>
          <w:rFonts w:ascii="Arial" w:hAnsi="Arial" w:cs="Arial"/>
          <w:b/>
          <w:sz w:val="22"/>
          <w:szCs w:val="22"/>
        </w:rPr>
        <w:t>Recruitment</w:t>
      </w:r>
      <w:commentRangeEnd w:id="549"/>
      <w:r w:rsidR="001C4EE3" w:rsidRPr="00650BEC">
        <w:rPr>
          <w:rStyle w:val="CommentReference"/>
          <w:rFonts w:ascii="Arial" w:hAnsi="Arial" w:cs="Arial"/>
          <w:sz w:val="22"/>
          <w:szCs w:val="22"/>
        </w:rPr>
        <w:commentReference w:id="549"/>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550"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551" w:author="Pound, Sharon Sweetser" w:date="2017-01-22T11:17:00Z">
        <w:r w:rsidR="001C44DC">
          <w:rPr>
            <w:rFonts w:ascii="Arial" w:hAnsi="Arial" w:cs="Arial"/>
            <w:sz w:val="22"/>
            <w:szCs w:val="22"/>
          </w:rPr>
          <w:t xml:space="preserve"> and</w:t>
        </w:r>
      </w:ins>
      <w:del w:id="552"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553"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554"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555"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556"/>
      <w:r w:rsidR="002E13D9" w:rsidRPr="002E13D9">
        <w:rPr>
          <w:rFonts w:ascii="Arial" w:hAnsi="Arial" w:cs="Arial"/>
          <w:sz w:val="22"/>
          <w:szCs w:val="22"/>
        </w:rPr>
        <w:t xml:space="preserve">presented a </w:t>
      </w:r>
      <w:commentRangeEnd w:id="556"/>
      <w:r w:rsidR="008B25AC">
        <w:rPr>
          <w:rStyle w:val="CommentReference"/>
        </w:rPr>
        <w:commentReference w:id="556"/>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557"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lastRenderedPageBreak/>
        <w:t xml:space="preserve">boards related to diversity and graduate student training, </w:t>
      </w:r>
      <w:ins w:id="558" w:author="Pound, Sharon Sweetser" w:date="2017-01-22T12:27:00Z">
        <w:r w:rsidR="00396450">
          <w:rPr>
            <w:rFonts w:ascii="Arial" w:hAnsi="Arial" w:cs="Arial"/>
            <w:sz w:val="22"/>
            <w:szCs w:val="22"/>
          </w:rPr>
          <w:t xml:space="preserve">including the Tennessee Louis Stokes Alliance for Minority Participation, </w:t>
        </w:r>
      </w:ins>
      <w:del w:id="559" w:author="Pound, Sharon Sweetser" w:date="2017-01-22T12:27:00Z">
        <w:r w:rsidR="002E13D9" w:rsidRPr="002E13D9" w:rsidDel="00396450">
          <w:rPr>
            <w:rFonts w:ascii="Arial" w:hAnsi="Arial" w:cs="Arial"/>
            <w:sz w:val="22"/>
            <w:szCs w:val="22"/>
          </w:rPr>
          <w:delText xml:space="preserve">including </w:delText>
        </w:r>
      </w:del>
      <w:ins w:id="560" w:author="Pound, Sharon Sweetser" w:date="2017-01-22T12:27:00Z">
        <w:r w:rsidR="00396450">
          <w:rPr>
            <w:rFonts w:ascii="Arial" w:hAnsi="Arial" w:cs="Arial"/>
            <w:sz w:val="22"/>
            <w:szCs w:val="22"/>
          </w:rPr>
          <w:t>and serves as a CoPI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561"/>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561"/>
      <w:r w:rsidR="008B25AC">
        <w:rPr>
          <w:rStyle w:val="CommentReference"/>
        </w:rPr>
        <w:commentReference w:id="561"/>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562"/>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562"/>
      <w:r w:rsidR="008B25AC">
        <w:rPr>
          <w:rStyle w:val="CommentReference"/>
        </w:rPr>
        <w:commentReference w:id="562"/>
      </w:r>
      <w:r w:rsidRPr="00650BEC">
        <w:rPr>
          <w:rFonts w:ascii="Arial" w:hAnsi="Arial" w:cs="Arial"/>
          <w:bCs/>
          <w:sz w:val="22"/>
          <w:szCs w:val="22"/>
        </w:rPr>
        <w:t xml:space="preserve">Core trainees will be mentored through standard committee structures but also through annual meetings with the </w:t>
      </w:r>
      <w:del w:id="563" w:author="Pound, Sharon Sweetser" w:date="2017-01-22T12:32:00Z">
        <w:r w:rsidRPr="00650BEC" w:rsidDel="009525CF">
          <w:rPr>
            <w:rFonts w:ascii="Arial" w:hAnsi="Arial" w:cs="Arial"/>
            <w:bCs/>
            <w:sz w:val="22"/>
            <w:szCs w:val="22"/>
          </w:rPr>
          <w:delText xml:space="preserve">trainee program coordinator </w:delText>
        </w:r>
      </w:del>
      <w:ins w:id="564"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ins w:id="565" w:author="Pound, Sharon Sweetser" w:date="2017-01-22T12:29:00Z">
        <w:r w:rsidR="00396450">
          <w:rPr>
            <w:rFonts w:ascii="Arial" w:hAnsi="Arial" w:cs="Arial"/>
            <w:sz w:val="22"/>
            <w:szCs w:val="22"/>
          </w:rPr>
          <w:t>t</w:t>
        </w:r>
      </w:ins>
      <w:del w:id="566"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567"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568"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569"/>
      <w:r w:rsidRPr="002E13D9">
        <w:rPr>
          <w:rFonts w:ascii="Arial" w:hAnsi="Arial" w:cs="Arial"/>
          <w:sz w:val="22"/>
          <w:szCs w:val="22"/>
        </w:rPr>
        <w:t>to be developed</w:t>
      </w:r>
      <w:ins w:id="570" w:author="Pound, Sharon Sweetser" w:date="2017-01-22T12:28:00Z">
        <w:r w:rsidR="00396450">
          <w:rPr>
            <w:rFonts w:ascii="Arial" w:hAnsi="Arial" w:cs="Arial"/>
            <w:sz w:val="22"/>
            <w:szCs w:val="22"/>
          </w:rPr>
          <w:t xml:space="preserve"> </w:t>
        </w:r>
      </w:ins>
      <w:commentRangeEnd w:id="569"/>
      <w:r w:rsidR="008B25AC">
        <w:rPr>
          <w:rStyle w:val="CommentReference"/>
        </w:rPr>
        <w:commentReference w:id="569"/>
      </w:r>
      <w:ins w:id="571" w:author="Pound, Sharon Sweetser" w:date="2017-01-22T12:29:00Z">
        <w:r w:rsidR="00396450">
          <w:rPr>
            <w:rFonts w:ascii="Arial" w:hAnsi="Arial" w:cs="Arial"/>
            <w:sz w:val="22"/>
            <w:szCs w:val="22"/>
          </w:rPr>
          <w:t>collaboratively</w:t>
        </w:r>
      </w:ins>
      <w:ins w:id="572"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573" w:author="Pound, Sharon Sweetser" w:date="2017-01-22T12:29:00Z">
        <w:r w:rsidR="00396450">
          <w:rPr>
            <w:rFonts w:ascii="Arial" w:hAnsi="Arial" w:cs="Arial"/>
            <w:sz w:val="22"/>
            <w:szCs w:val="22"/>
          </w:rPr>
          <w:t>d</w:t>
        </w:r>
      </w:ins>
      <w:ins w:id="574"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575"/>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575"/>
      <w:r w:rsidR="008B25AC">
        <w:rPr>
          <w:rStyle w:val="CommentReference"/>
        </w:rPr>
        <w:commentReference w:id="575"/>
      </w:r>
      <w:r w:rsidRPr="002E13D9">
        <w:rPr>
          <w:rFonts w:ascii="Arial" w:hAnsi="Arial" w:cs="Arial"/>
          <w:sz w:val="22"/>
          <w:szCs w:val="22"/>
        </w:rPr>
        <w:t xml:space="preserve">. Another activity will help students develop an </w:t>
      </w:r>
      <w:commentRangeStart w:id="576"/>
      <w:r w:rsidRPr="002E13D9">
        <w:rPr>
          <w:rFonts w:ascii="Arial" w:hAnsi="Arial" w:cs="Arial"/>
          <w:sz w:val="22"/>
          <w:szCs w:val="22"/>
        </w:rPr>
        <w:t xml:space="preserve">individual development plan </w:t>
      </w:r>
      <w:commentRangeEnd w:id="576"/>
      <w:r w:rsidR="008B25AC">
        <w:rPr>
          <w:rStyle w:val="CommentReference"/>
        </w:rPr>
        <w:commentReference w:id="576"/>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577" w:author="Pound, Sharon Sweetser" w:date="2017-01-22T11:47:00Z"/>
          <w:rFonts w:ascii="Arial" w:hAnsi="Arial" w:cs="Arial"/>
          <w:b/>
          <w:sz w:val="22"/>
          <w:szCs w:val="22"/>
        </w:rPr>
      </w:pPr>
      <w:del w:id="578" w:author="Pound, Sharon Sweetser" w:date="2017-01-22T12:09:00Z">
        <w:r w:rsidDel="00345B38">
          <w:rPr>
            <w:rFonts w:ascii="Arial" w:hAnsi="Arial" w:cs="Arial"/>
            <w:b/>
            <w:sz w:val="22"/>
            <w:szCs w:val="22"/>
          </w:rPr>
          <w:delText>G</w:delText>
        </w:r>
      </w:del>
      <w:ins w:id="579"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580"/>
      <w:r w:rsidR="003F40E5" w:rsidRPr="00650BEC">
        <w:rPr>
          <w:rFonts w:ascii="Arial" w:hAnsi="Arial" w:cs="Arial"/>
          <w:b/>
          <w:sz w:val="22"/>
          <w:szCs w:val="22"/>
        </w:rPr>
        <w:t>Assessment</w:t>
      </w:r>
      <w:commentRangeEnd w:id="580"/>
      <w:r w:rsidR="003F40E5" w:rsidRPr="00650BEC">
        <w:rPr>
          <w:rStyle w:val="CommentReference"/>
          <w:rFonts w:ascii="Arial" w:hAnsi="Arial" w:cs="Arial"/>
          <w:sz w:val="22"/>
          <w:szCs w:val="22"/>
        </w:rPr>
        <w:commentReference w:id="580"/>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581" w:author="Pound, Sharon Sweetser" w:date="2017-01-22T10:45:00Z"/>
          <w:rFonts w:ascii="Arial" w:hAnsi="Arial" w:cs="Arial"/>
          <w:sz w:val="22"/>
          <w:szCs w:val="22"/>
        </w:rPr>
      </w:pPr>
      <w:ins w:id="582"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583" w:author="Pound, Sharon Sweetser" w:date="2017-01-22T12:12:00Z">
        <w:r w:rsidR="00203AC4">
          <w:rPr>
            <w:rFonts w:ascii="Arial" w:hAnsi="Arial" w:cs="Arial"/>
            <w:sz w:val="22"/>
            <w:szCs w:val="22"/>
          </w:rPr>
          <w:t>provides</w:t>
        </w:r>
      </w:ins>
      <w:ins w:id="584"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585" w:author="Pound, Sharon Sweetser" w:date="2017-01-22T12:12:00Z">
        <w:r w:rsidR="00203AC4">
          <w:rPr>
            <w:rFonts w:ascii="Arial" w:hAnsi="Arial" w:cs="Arial"/>
            <w:sz w:val="22"/>
            <w:szCs w:val="22"/>
          </w:rPr>
          <w:t>This</w:t>
        </w:r>
      </w:ins>
      <w:ins w:id="586" w:author="Pound, Sharon Sweetser" w:date="2017-01-22T10:45:00Z">
        <w:r w:rsidRPr="00F54773">
          <w:rPr>
            <w:rFonts w:ascii="Arial" w:hAnsi="Arial" w:cs="Arial"/>
            <w:sz w:val="22"/>
            <w:szCs w:val="22"/>
          </w:rPr>
          <w:t xml:space="preserve"> effort will be managed by Barbara P. Heath, Ph.D.</w:t>
        </w:r>
      </w:ins>
      <w:ins w:id="587" w:author="Pound, Sharon Sweetser" w:date="2017-01-22T12:12:00Z">
        <w:r w:rsidR="00203AC4">
          <w:rPr>
            <w:rFonts w:ascii="Arial" w:hAnsi="Arial" w:cs="Arial"/>
            <w:sz w:val="22"/>
            <w:szCs w:val="22"/>
          </w:rPr>
          <w:t>,</w:t>
        </w:r>
      </w:ins>
      <w:ins w:id="588"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ins>
    </w:p>
    <w:p w14:paraId="52E97D25" w14:textId="3D2BCE45" w:rsidR="00F54773" w:rsidRPr="00F54773" w:rsidRDefault="00F54773" w:rsidP="00C47C9A">
      <w:pPr>
        <w:ind w:firstLine="720"/>
        <w:contextualSpacing/>
        <w:rPr>
          <w:ins w:id="589" w:author="Pound, Sharon Sweetser" w:date="2017-01-22T10:45:00Z"/>
          <w:rFonts w:ascii="Arial" w:hAnsi="Arial" w:cs="Arial"/>
          <w:sz w:val="22"/>
          <w:szCs w:val="22"/>
        </w:rPr>
      </w:pPr>
      <w:ins w:id="590" w:author="Pound, Sharon Sweetser" w:date="2017-01-22T10:45:00Z">
        <w:r w:rsidRPr="00F54773">
          <w:rPr>
            <w:rFonts w:ascii="Arial" w:hAnsi="Arial" w:cs="Arial"/>
            <w:sz w:val="22"/>
            <w:szCs w:val="22"/>
          </w:rPr>
          <w:t>The evaluation of this NRT will follow a process</w:t>
        </w:r>
      </w:ins>
      <w:ins w:id="591" w:author="Pound, Sharon Sweetser" w:date="2017-01-22T12:13:00Z">
        <w:r w:rsidR="00203AC4">
          <w:rPr>
            <w:rFonts w:ascii="Arial" w:hAnsi="Arial" w:cs="Arial"/>
            <w:sz w:val="22"/>
            <w:szCs w:val="22"/>
          </w:rPr>
          <w:t>-</w:t>
        </w:r>
      </w:ins>
      <w:ins w:id="592" w:author="Pound, Sharon Sweetser" w:date="2017-01-22T10:45:00Z">
        <w:r w:rsidRPr="00F54773">
          <w:rPr>
            <w:rFonts w:ascii="Arial" w:hAnsi="Arial" w:cs="Arial"/>
            <w:sz w:val="22"/>
            <w:szCs w:val="22"/>
          </w:rPr>
          <w:t>and</w:t>
        </w:r>
      </w:ins>
      <w:ins w:id="593" w:author="Pound, Sharon Sweetser" w:date="2017-01-22T12:13:00Z">
        <w:r w:rsidR="00203AC4">
          <w:rPr>
            <w:rFonts w:ascii="Arial" w:hAnsi="Arial" w:cs="Arial"/>
            <w:sz w:val="22"/>
            <w:szCs w:val="22"/>
          </w:rPr>
          <w:t>-</w:t>
        </w:r>
      </w:ins>
      <w:ins w:id="594" w:author="Pound, Sharon Sweetser" w:date="2017-01-22T10:45:00Z">
        <w:r w:rsidRPr="00F54773">
          <w:rPr>
            <w:rFonts w:ascii="Arial" w:hAnsi="Arial" w:cs="Arial"/>
            <w:sz w:val="22"/>
            <w:szCs w:val="22"/>
          </w:rPr>
          <w:t xml:space="preserve">outcome framework. </w:t>
        </w:r>
      </w:ins>
      <w:ins w:id="595" w:author="Pound, Sharon Sweetser" w:date="2017-01-22T12:13:00Z">
        <w:r w:rsidR="00203AC4">
          <w:rPr>
            <w:rFonts w:ascii="Arial" w:hAnsi="Arial" w:cs="Arial"/>
            <w:sz w:val="22"/>
            <w:szCs w:val="22"/>
          </w:rPr>
          <w:t>This</w:t>
        </w:r>
      </w:ins>
      <w:ins w:id="596"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597"/>
        <w:r w:rsidRPr="00F54773">
          <w:rPr>
            <w:rFonts w:ascii="Arial" w:hAnsi="Arial" w:cs="Arial"/>
            <w:sz w:val="22"/>
            <w:szCs w:val="22"/>
          </w:rPr>
          <w:t>see tables</w:t>
        </w:r>
      </w:ins>
      <w:commentRangeEnd w:id="597"/>
      <w:ins w:id="598" w:author="Pound, Sharon Sweetser" w:date="2017-01-22T12:13:00Z">
        <w:r w:rsidR="00203AC4">
          <w:rPr>
            <w:rStyle w:val="CommentReference"/>
          </w:rPr>
          <w:commentReference w:id="597"/>
        </w:r>
      </w:ins>
      <w:ins w:id="599" w:author="Pound, Sharon Sweetser" w:date="2017-01-22T10:45:00Z">
        <w:r w:rsidRPr="00F54773">
          <w:rPr>
            <w:rFonts w:ascii="Arial" w:hAnsi="Arial" w:cs="Arial"/>
            <w:sz w:val="22"/>
            <w:szCs w:val="22"/>
          </w:rPr>
          <w:t xml:space="preserve">) is used to represent the sequence of steps between program services and outcomes (Rossi, Lipsey, and Freeman 2004). The evaluation tables represent the logic model developed for the proposed </w:t>
        </w:r>
        <w:r w:rsidRPr="00F54773">
          <w:rPr>
            <w:rFonts w:ascii="Arial" w:hAnsi="Arial" w:cs="Arial"/>
            <w:sz w:val="22"/>
            <w:szCs w:val="22"/>
          </w:rPr>
          <w:lastRenderedPageBreak/>
          <w:t>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600" w:author="Pound, Sharon Sweetser" w:date="2017-01-22T10:45:00Z"/>
          <w:rFonts w:ascii="Arial" w:hAnsi="Arial" w:cs="Arial"/>
          <w:sz w:val="22"/>
          <w:szCs w:val="22"/>
        </w:rPr>
      </w:pPr>
      <w:ins w:id="601"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602" w:author="Pound, Sharon Sweetser" w:date="2017-01-22T12:14:00Z">
        <w:r w:rsidR="00203AC4">
          <w:rPr>
            <w:rFonts w:ascii="Arial" w:hAnsi="Arial" w:cs="Arial"/>
            <w:sz w:val="22"/>
            <w:szCs w:val="22"/>
          </w:rPr>
          <w:t>? S</w:t>
        </w:r>
      </w:ins>
      <w:ins w:id="603" w:author="Pound, Sharon Sweetser" w:date="2017-01-22T10:45:00Z">
        <w:r w:rsidRPr="00F54773">
          <w:rPr>
            <w:rFonts w:ascii="Arial" w:hAnsi="Arial" w:cs="Arial"/>
            <w:sz w:val="22"/>
            <w:szCs w:val="22"/>
          </w:rPr>
          <w:t>econd, are the services reaching the target population</w:t>
        </w:r>
      </w:ins>
      <w:ins w:id="604" w:author="Pound, Sharon Sweetser" w:date="2017-01-22T12:14:00Z">
        <w:r w:rsidR="00203AC4">
          <w:rPr>
            <w:rFonts w:ascii="Arial" w:hAnsi="Arial" w:cs="Arial"/>
            <w:sz w:val="22"/>
            <w:szCs w:val="22"/>
          </w:rPr>
          <w:t xml:space="preserve">? </w:t>
        </w:r>
      </w:ins>
      <w:ins w:id="605"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606" w:author="Pound, Sharon Sweetser" w:date="2017-01-22T12:14:00Z">
        <w:r w:rsidR="00203AC4">
          <w:rPr>
            <w:rFonts w:ascii="Arial" w:hAnsi="Arial" w:cs="Arial"/>
            <w:sz w:val="22"/>
            <w:szCs w:val="22"/>
          </w:rPr>
          <w:t>3</w:t>
        </w:r>
      </w:ins>
      <w:ins w:id="607"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608" w:author="Pound, Sharon Sweetser" w:date="2017-01-22T10:45:00Z"/>
          <w:rFonts w:ascii="Arial" w:hAnsi="Arial" w:cs="Arial"/>
          <w:sz w:val="12"/>
          <w:szCs w:val="12"/>
        </w:rPr>
      </w:pPr>
    </w:p>
    <w:p w14:paraId="02F3A298" w14:textId="36D85EFA" w:rsidR="00FC7271" w:rsidRPr="00646C3D" w:rsidRDefault="00FC7271" w:rsidP="00FC7271">
      <w:pPr>
        <w:jc w:val="center"/>
        <w:rPr>
          <w:ins w:id="609" w:author="Pound, Sharon Sweetser" w:date="2017-01-22T10:52:00Z"/>
          <w:rFonts w:ascii="Arial" w:hAnsi="Arial" w:cs="Arial"/>
        </w:rPr>
      </w:pPr>
      <w:ins w:id="610" w:author="Pound, Sharon Sweetser" w:date="2017-01-22T10:52:00Z">
        <w:r w:rsidRPr="00646C3D">
          <w:rPr>
            <w:rFonts w:ascii="Arial" w:hAnsi="Arial" w:cs="Arial"/>
            <w:noProof/>
            <w:rPrChange w:id="611"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57B143C2" w14:textId="551F369A" w:rsidR="00FC7271" w:rsidRPr="00C47C9A" w:rsidRDefault="001C44DC" w:rsidP="00FC7271">
      <w:pPr>
        <w:jc w:val="center"/>
        <w:rPr>
          <w:ins w:id="612" w:author="Pound, Sharon Sweetser" w:date="2017-01-22T10:52:00Z"/>
          <w:rFonts w:ascii="Arial" w:hAnsi="Arial" w:cs="Arial"/>
          <w:i/>
          <w:sz w:val="20"/>
          <w:szCs w:val="20"/>
        </w:rPr>
      </w:pPr>
      <w:ins w:id="613" w:author="Pound, Sharon Sweetser" w:date="2017-01-22T10:52:00Z">
        <w:r w:rsidRPr="00C47C9A">
          <w:rPr>
            <w:rFonts w:ascii="Arial" w:hAnsi="Arial" w:cs="Arial"/>
            <w:b/>
            <w:i/>
            <w:sz w:val="20"/>
            <w:szCs w:val="20"/>
          </w:rPr>
          <w:t xml:space="preserve">Figure </w:t>
        </w:r>
      </w:ins>
      <w:ins w:id="614" w:author="Pound, Sharon Sweetser" w:date="2017-01-22T12:14:00Z">
        <w:r w:rsidR="00203AC4">
          <w:rPr>
            <w:rFonts w:ascii="Arial" w:hAnsi="Arial" w:cs="Arial"/>
            <w:b/>
            <w:i/>
            <w:sz w:val="20"/>
            <w:szCs w:val="20"/>
          </w:rPr>
          <w:t>3</w:t>
        </w:r>
      </w:ins>
      <w:ins w:id="615"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616"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617" w:author="Pound, Sharon Sweetser" w:date="2017-01-22T10:45:00Z"/>
          <w:rFonts w:ascii="Arial" w:hAnsi="Arial" w:cs="Arial"/>
          <w:sz w:val="22"/>
          <w:szCs w:val="22"/>
        </w:rPr>
      </w:pPr>
      <w:ins w:id="618"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619" w:author="Pound, Sharon Sweetser" w:date="2017-01-22T12:32:00Z">
        <w:r w:rsidR="009525CF">
          <w:rPr>
            <w:rFonts w:ascii="Arial" w:hAnsi="Arial" w:cs="Arial"/>
            <w:sz w:val="22"/>
            <w:szCs w:val="22"/>
          </w:rPr>
          <w:t>Project</w:t>
        </w:r>
      </w:ins>
      <w:ins w:id="620"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621" w:author="Pound, Sharon Sweetser" w:date="2017-01-22T12:17:00Z">
        <w:r w:rsidR="00D16DA5">
          <w:rPr>
            <w:rFonts w:ascii="Arial" w:hAnsi="Arial" w:cs="Arial"/>
            <w:sz w:val="22"/>
            <w:szCs w:val="22"/>
          </w:rPr>
          <w:t>will</w:t>
        </w:r>
      </w:ins>
      <w:ins w:id="622" w:author="Pound, Sharon Sweetser" w:date="2017-01-22T10:45:00Z">
        <w:r w:rsidRPr="00F54773">
          <w:rPr>
            <w:rFonts w:ascii="Arial" w:hAnsi="Arial" w:cs="Arial"/>
            <w:sz w:val="22"/>
            <w:szCs w:val="22"/>
          </w:rPr>
          <w:t xml:space="preserve"> include observing courses and field experiences. Regular observation will </w:t>
        </w:r>
      </w:ins>
      <w:ins w:id="623" w:author="Pound, Sharon Sweetser" w:date="2017-01-22T12:17:00Z">
        <w:r w:rsidR="00D16DA5">
          <w:rPr>
            <w:rFonts w:ascii="Arial" w:hAnsi="Arial" w:cs="Arial"/>
            <w:sz w:val="22"/>
            <w:szCs w:val="22"/>
          </w:rPr>
          <w:t xml:space="preserve">also </w:t>
        </w:r>
      </w:ins>
      <w:ins w:id="624" w:author="Pound, Sharon Sweetser" w:date="2017-01-22T10:45:00Z">
        <w:r w:rsidRPr="00F54773">
          <w:rPr>
            <w:rFonts w:ascii="Arial" w:hAnsi="Arial" w:cs="Arial"/>
            <w:sz w:val="22"/>
            <w:szCs w:val="22"/>
          </w:rPr>
          <w:t xml:space="preserve">occur during </w:t>
        </w:r>
      </w:ins>
      <w:ins w:id="625" w:author="Pound, Sharon Sweetser" w:date="2017-01-22T12:17:00Z">
        <w:r w:rsidR="00D16DA5">
          <w:rPr>
            <w:rFonts w:ascii="Arial" w:hAnsi="Arial" w:cs="Arial"/>
            <w:sz w:val="22"/>
            <w:szCs w:val="22"/>
          </w:rPr>
          <w:t>Leadership Team</w:t>
        </w:r>
      </w:ins>
      <w:ins w:id="626"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627" w:author="Pound, Sharon Sweetser" w:date="2017-01-22T10:45:00Z"/>
          <w:rFonts w:ascii="Arial" w:hAnsi="Arial" w:cs="Arial"/>
          <w:sz w:val="22"/>
          <w:szCs w:val="22"/>
        </w:rPr>
      </w:pPr>
      <w:ins w:id="628" w:author="Pound, Sharon Sweetser" w:date="2017-01-22T10:45:00Z">
        <w:r w:rsidRPr="00F54773">
          <w:rPr>
            <w:rFonts w:ascii="Arial" w:hAnsi="Arial" w:cs="Arial"/>
            <w:sz w:val="22"/>
            <w:szCs w:val="22"/>
          </w:rPr>
          <w:t>The data collected will be analyzed</w:t>
        </w:r>
      </w:ins>
      <w:ins w:id="629" w:author="Pound, Sharon Sweetser" w:date="2017-01-22T12:16:00Z">
        <w:r w:rsidR="00203AC4">
          <w:rPr>
            <w:rFonts w:ascii="Arial" w:hAnsi="Arial" w:cs="Arial"/>
            <w:sz w:val="22"/>
            <w:szCs w:val="22"/>
          </w:rPr>
          <w:t>,</w:t>
        </w:r>
      </w:ins>
      <w:ins w:id="630" w:author="Pound, Sharon Sweetser" w:date="2017-01-22T10:45:00Z">
        <w:r w:rsidRPr="00F54773">
          <w:rPr>
            <w:rFonts w:ascii="Arial" w:hAnsi="Arial" w:cs="Arial"/>
            <w:sz w:val="22"/>
            <w:szCs w:val="22"/>
          </w:rPr>
          <w:t xml:space="preserve"> and results will be provided to the </w:t>
        </w:r>
      </w:ins>
      <w:ins w:id="631" w:author="Pound, Sharon Sweetser" w:date="2017-01-22T12:17:00Z">
        <w:r w:rsidR="00D16DA5">
          <w:rPr>
            <w:rFonts w:ascii="Arial" w:hAnsi="Arial" w:cs="Arial"/>
            <w:sz w:val="22"/>
            <w:szCs w:val="22"/>
          </w:rPr>
          <w:t>Leadership Team</w:t>
        </w:r>
      </w:ins>
      <w:ins w:id="632" w:author="Pound, Sharon Sweetser" w:date="2017-01-22T10:45:00Z">
        <w:r w:rsidRPr="00F54773">
          <w:rPr>
            <w:rFonts w:ascii="Arial" w:hAnsi="Arial" w:cs="Arial"/>
            <w:sz w:val="22"/>
            <w:szCs w:val="22"/>
          </w:rPr>
          <w:t xml:space="preserve"> through formative reports and committee meetings. The formative process will </w:t>
        </w:r>
      </w:ins>
      <w:ins w:id="633" w:author="Pound, Sharon Sweetser" w:date="2017-01-22T12:18:00Z">
        <w:r w:rsidR="00D16DA5">
          <w:rPr>
            <w:rFonts w:ascii="Arial" w:hAnsi="Arial" w:cs="Arial"/>
            <w:sz w:val="22"/>
            <w:szCs w:val="22"/>
          </w:rPr>
          <w:t>enable</w:t>
        </w:r>
      </w:ins>
      <w:ins w:id="634" w:author="Pound, Sharon Sweetser" w:date="2017-01-22T10:45:00Z">
        <w:r w:rsidRPr="00F54773">
          <w:rPr>
            <w:rFonts w:ascii="Arial" w:hAnsi="Arial" w:cs="Arial"/>
            <w:sz w:val="22"/>
            <w:szCs w:val="22"/>
          </w:rPr>
          <w:t xml:space="preserve"> the </w:t>
        </w:r>
      </w:ins>
      <w:ins w:id="635" w:author="Pound, Sharon Sweetser" w:date="2017-01-22T12:18:00Z">
        <w:r w:rsidR="00D16DA5">
          <w:rPr>
            <w:rFonts w:ascii="Arial" w:hAnsi="Arial" w:cs="Arial"/>
            <w:sz w:val="22"/>
            <w:szCs w:val="22"/>
          </w:rPr>
          <w:t>Leadership Team</w:t>
        </w:r>
      </w:ins>
      <w:ins w:id="636"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637" w:author="Pound, Sharon Sweetser" w:date="2017-01-22T12:18:00Z">
        <w:r w:rsidR="00D16DA5">
          <w:rPr>
            <w:rFonts w:ascii="Arial" w:hAnsi="Arial" w:cs="Arial"/>
            <w:sz w:val="22"/>
            <w:szCs w:val="22"/>
          </w:rPr>
          <w:t>s</w:t>
        </w:r>
      </w:ins>
      <w:ins w:id="638" w:author="Pound, Sharon Sweetser" w:date="2017-01-22T10:45:00Z">
        <w:r w:rsidRPr="00F54773">
          <w:rPr>
            <w:rFonts w:ascii="Arial" w:hAnsi="Arial" w:cs="Arial"/>
            <w:sz w:val="22"/>
            <w:szCs w:val="22"/>
          </w:rPr>
          <w:t xml:space="preserve"> 1-4. All results will be provided to the </w:t>
        </w:r>
      </w:ins>
      <w:ins w:id="639" w:author="Pound, Sharon Sweetser" w:date="2017-01-22T12:18:00Z">
        <w:r w:rsidR="00D16DA5">
          <w:rPr>
            <w:rFonts w:ascii="Arial" w:hAnsi="Arial" w:cs="Arial"/>
            <w:sz w:val="22"/>
            <w:szCs w:val="22"/>
          </w:rPr>
          <w:t>Leadership Team</w:t>
        </w:r>
      </w:ins>
      <w:ins w:id="640" w:author="Pound, Sharon Sweetser" w:date="2017-01-22T10:45:00Z">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641" w:author="Pound, Sharon Sweetser" w:date="2017-01-22T10:45:00Z"/>
          <w:rFonts w:ascii="Arial" w:hAnsi="Arial" w:cs="Arial"/>
          <w:sz w:val="22"/>
          <w:szCs w:val="22"/>
        </w:rPr>
      </w:pPr>
      <w:ins w:id="642"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ment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2CA4FA0E" w14:textId="0EF88820" w:rsidR="003C1564" w:rsidRPr="00DF4C4B" w:rsidRDefault="003C1564" w:rsidP="003C1564">
            <w:pPr>
              <w:ind w:left="360"/>
              <w:rPr>
                <w:ins w:id="643" w:author="O'Meara, Brian C" w:date="2017-01-25T14:10:00Z"/>
                <w:rFonts w:ascii="Arial" w:hAnsi="Arial" w:cs="Arial"/>
                <w:b/>
                <w:w w:val="96"/>
                <w:sz w:val="20"/>
                <w:szCs w:val="20"/>
              </w:rPr>
              <w:pPrChange w:id="644" w:author="O'Meara, Brian C" w:date="2017-01-25T14:10:00Z">
                <w:pPr>
                  <w:numPr>
                    <w:numId w:val="12"/>
                  </w:numPr>
                  <w:ind w:left="720" w:hanging="360"/>
                </w:pPr>
              </w:pPrChange>
            </w:pPr>
            <w:ins w:id="645" w:author="O'Meara, Brian C" w:date="2017-01-25T14:10:00Z">
              <w:r w:rsidRPr="000359B6">
                <w:rPr>
                  <w:rFonts w:ascii="Arial" w:hAnsi="Arial" w:cs="Arial"/>
                  <w:b/>
                  <w:spacing w:val="17"/>
                  <w:sz w:val="20"/>
                  <w:szCs w:val="20"/>
                  <w:rPrChange w:id="646" w:author="O'Meara, Brian C" w:date="2017-01-25T14:19:00Z">
                    <w:rPr>
                      <w:rFonts w:ascii="Arial" w:hAnsi="Arial" w:cs="Arial"/>
                      <w:b/>
                      <w:spacing w:val="30"/>
                      <w:sz w:val="20"/>
                      <w:szCs w:val="20"/>
                    </w:rPr>
                  </w:rPrChange>
                </w:rPr>
                <w:t>Goal 1</w:t>
              </w:r>
            </w:ins>
            <w:ins w:id="647" w:author="O'Meara, Brian C" w:date="2017-01-25T14:12:00Z">
              <w:r w:rsidR="00DF4C4B" w:rsidRPr="000359B6">
                <w:rPr>
                  <w:rFonts w:ascii="Arial" w:hAnsi="Arial" w:cs="Arial"/>
                  <w:b/>
                  <w:spacing w:val="17"/>
                  <w:sz w:val="20"/>
                  <w:szCs w:val="20"/>
                  <w:rPrChange w:id="648" w:author="O'Meara, Brian C" w:date="2017-01-25T14:19:00Z">
                    <w:rPr>
                      <w:rFonts w:ascii="Arial" w:hAnsi="Arial" w:cs="Arial"/>
                      <w:b/>
                      <w:spacing w:val="19"/>
                      <w:sz w:val="20"/>
                      <w:szCs w:val="20"/>
                    </w:rPr>
                  </w:rPrChange>
                </w:rPr>
                <w:t xml:space="preserve">: </w:t>
              </w:r>
            </w:ins>
            <w:ins w:id="649" w:author="O'Meara, Brian C" w:date="2017-01-25T14:10:00Z">
              <w:r w:rsidRPr="000359B6">
                <w:rPr>
                  <w:rFonts w:ascii="Arial" w:hAnsi="Arial" w:cs="Arial"/>
                  <w:b/>
                  <w:spacing w:val="17"/>
                  <w:sz w:val="20"/>
                  <w:szCs w:val="20"/>
                  <w:rPrChange w:id="650" w:author="O'Meara, Brian C" w:date="2017-01-25T14:19:00Z">
                    <w:rPr>
                      <w:rFonts w:ascii="Arial" w:hAnsi="Arial" w:cs="Arial"/>
                      <w:b/>
                      <w:spacing w:val="33"/>
                      <w:w w:val="96"/>
                      <w:sz w:val="20"/>
                      <w:szCs w:val="20"/>
                    </w:rPr>
                  </w:rPrChange>
                </w:rPr>
                <w:t>Create a workforce to fill the need for biodiversity expertise in the US</w:t>
              </w:r>
              <w:r w:rsidRPr="000359B6">
                <w:rPr>
                  <w:rFonts w:ascii="Arial" w:hAnsi="Arial" w:cs="Arial"/>
                  <w:b/>
                  <w:spacing w:val="36"/>
                  <w:sz w:val="20"/>
                  <w:szCs w:val="20"/>
                  <w:rPrChange w:id="651" w:author="O'Meara, Brian C" w:date="2017-01-25T14:19:00Z">
                    <w:rPr>
                      <w:rFonts w:ascii="Arial" w:hAnsi="Arial" w:cs="Arial"/>
                      <w:b/>
                      <w:spacing w:val="24"/>
                      <w:w w:val="96"/>
                      <w:sz w:val="20"/>
                      <w:szCs w:val="20"/>
                    </w:rPr>
                  </w:rPrChange>
                </w:rPr>
                <w:t>.</w:t>
              </w:r>
            </w:ins>
          </w:p>
          <w:p w14:paraId="4C506EDB" w14:textId="6C379D93" w:rsidR="001C44DC" w:rsidRPr="001C44DC" w:rsidRDefault="001C44DC" w:rsidP="00C47C9A">
            <w:pPr>
              <w:rPr>
                <w:rFonts w:ascii="Arial" w:hAnsi="Arial" w:cs="Arial"/>
                <w:b/>
                <w:sz w:val="20"/>
                <w:szCs w:val="20"/>
              </w:rPr>
            </w:pPr>
            <w:del w:id="652" w:author="O'Meara, Brian C" w:date="2017-01-25T14:10:00Z">
              <w:r w:rsidRPr="00EF3263" w:rsidDel="003C1564">
                <w:rPr>
                  <w:rFonts w:ascii="Arial" w:hAnsi="Arial" w:cs="Arial"/>
                  <w:b/>
                  <w:spacing w:val="1"/>
                  <w:w w:val="96"/>
                  <w:sz w:val="20"/>
                  <w:szCs w:val="20"/>
                </w:rPr>
                <w:delText>Goal 1</w:delText>
              </w:r>
              <w:r w:rsidR="00065B77" w:rsidRPr="00EF3263" w:rsidDel="003C1564">
                <w:rPr>
                  <w:rFonts w:ascii="Arial" w:hAnsi="Arial" w:cs="Arial"/>
                  <w:b/>
                  <w:spacing w:val="1"/>
                  <w:w w:val="96"/>
                  <w:sz w:val="20"/>
                  <w:szCs w:val="20"/>
                </w:rPr>
                <w:delText xml:space="preserve"> – </w:delText>
              </w:r>
              <w:r w:rsidRPr="00EF3263" w:rsidDel="003C1564">
                <w:rPr>
                  <w:rFonts w:ascii="Arial" w:hAnsi="Arial" w:cs="Arial"/>
                  <w:b/>
                  <w:spacing w:val="1"/>
                  <w:w w:val="96"/>
                  <w:sz w:val="20"/>
                  <w:szCs w:val="20"/>
                </w:rPr>
                <w:delText>Produce interdisciplinary, technically savvy, &amp; professionally literate STEM professionals</w:delText>
              </w:r>
              <w:r w:rsidR="00065B77" w:rsidRPr="00DF4C4B" w:rsidDel="003C1564">
                <w:rPr>
                  <w:rFonts w:ascii="Arial" w:hAnsi="Arial" w:cs="Arial"/>
                  <w:b/>
                  <w:spacing w:val="-6"/>
                  <w:w w:val="96"/>
                  <w:sz w:val="20"/>
                  <w:szCs w:val="20"/>
                  <w:rPrChange w:id="653" w:author="O'Meara, Brian C" w:date="2017-01-25T14:12:00Z">
                    <w:rPr>
                      <w:rFonts w:ascii="Arial" w:hAnsi="Arial" w:cs="Arial"/>
                      <w:b/>
                      <w:spacing w:val="-7"/>
                      <w:w w:val="96"/>
                      <w:sz w:val="20"/>
                      <w:szCs w:val="20"/>
                    </w:rPr>
                  </w:rPrChange>
                </w:rPr>
                <w:delText>:</w:delText>
              </w:r>
            </w:del>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654"/>
            <w:r w:rsidRPr="00C47C9A">
              <w:rPr>
                <w:rFonts w:ascii="Arial" w:hAnsi="Arial" w:cs="Arial"/>
                <w:b/>
                <w:sz w:val="20"/>
                <w:szCs w:val="20"/>
              </w:rPr>
              <w:t>Outcome</w:t>
            </w:r>
            <w:commentRangeEnd w:id="654"/>
            <w:r w:rsidR="006874A7">
              <w:rPr>
                <w:rStyle w:val="CommentReference"/>
              </w:rPr>
              <w:commentReference w:id="654"/>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lastRenderedPageBreak/>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lastRenderedPageBreak/>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lastRenderedPageBreak/>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655"/>
            <w:r w:rsidRPr="00C47C9A">
              <w:rPr>
                <w:rFonts w:ascii="Arial" w:hAnsi="Arial" w:cs="Arial"/>
                <w:b/>
                <w:sz w:val="20"/>
                <w:szCs w:val="20"/>
              </w:rPr>
              <w:t>Workshops and Tutorials</w:t>
            </w:r>
            <w:commentRangeEnd w:id="655"/>
            <w:r w:rsidR="006874A7">
              <w:rPr>
                <w:rStyle w:val="CommentReference"/>
              </w:rPr>
              <w:commentReference w:id="655"/>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656"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657" w:author="Pound, Sharon Sweetser" w:date="2017-01-22T12:20:00Z"/>
                <w:rFonts w:ascii="Arial" w:hAnsi="Arial" w:cs="Arial"/>
                <w:b/>
                <w:sz w:val="20"/>
                <w:szCs w:val="20"/>
              </w:rPr>
            </w:pPr>
            <w:ins w:id="658" w:author="Pound, Sharon Sweetser" w:date="2017-01-22T12:20:00Z">
              <w:r w:rsidRPr="00394FB2">
                <w:rPr>
                  <w:rFonts w:ascii="Arial" w:hAnsi="Arial" w:cs="Arial"/>
                  <w:b/>
                  <w:sz w:val="20"/>
                  <w:szCs w:val="20"/>
                  <w:shd w:val="clear" w:color="auto" w:fill="EDEDED" w:themeFill="accent3" w:themeFillTint="33"/>
                </w:rPr>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659" w:author="Pound, Sharon Sweetser" w:date="2017-01-22T12:20:00Z"/>
                <w:rFonts w:ascii="Calibri" w:hAnsi="Calibri"/>
              </w:rPr>
            </w:pPr>
            <w:ins w:id="660"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661" w:author="Pound, Sharon Sweetser" w:date="2017-01-22T12:20:00Z"/>
                <w:rFonts w:ascii="Calibri" w:hAnsi="Calibri"/>
              </w:rPr>
            </w:pPr>
            <w:ins w:id="662"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663" w:author="Pound, Sharon Sweetser" w:date="2017-01-22T12:20:00Z"/>
                <w:rFonts w:ascii="Calibri" w:hAnsi="Calibri"/>
              </w:rPr>
            </w:pPr>
            <w:ins w:id="664"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665" w:author="Pound, Sharon Sweetser" w:date="2017-01-22T12:20:00Z"/>
                <w:rFonts w:ascii="Calibri" w:hAnsi="Calibri"/>
              </w:rPr>
            </w:pPr>
            <w:ins w:id="666"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667" w:author="Pound, Sharon Sweetser" w:date="2017-01-22T12:20:00Z"/>
                <w:rFonts w:ascii="Calibri" w:hAnsi="Calibri"/>
              </w:rPr>
            </w:pPr>
            <w:ins w:id="668"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669" w:author="Pound, Sharon Sweetser" w:date="2017-01-22T12:20:00Z"/>
                <w:rFonts w:ascii="Calibri" w:hAnsi="Calibri"/>
              </w:rPr>
            </w:pPr>
            <w:ins w:id="670"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671" w:author="Pound, Sharon Sweetser" w:date="2017-01-22T12:20:00Z"/>
                <w:rFonts w:ascii="Calibri" w:hAnsi="Calibri"/>
              </w:rPr>
            </w:pPr>
            <w:ins w:id="672"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673" w:author="Pound, Sharon Sweetser" w:date="2017-01-22T12:20:00Z"/>
                <w:rFonts w:ascii="Calibri" w:hAnsi="Calibri"/>
              </w:rPr>
            </w:pPr>
            <w:ins w:id="674"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675" w:author="Pound, Sharon Sweetser" w:date="2017-01-22T12:20:00Z"/>
                <w:rFonts w:ascii="Calibri" w:hAnsi="Calibri"/>
              </w:rPr>
            </w:pPr>
            <w:ins w:id="676" w:author="Pound, Sharon Sweetser" w:date="2017-01-22T12:20:00Z">
              <w:r w:rsidRPr="00C47C9A">
                <w:rPr>
                  <w:rFonts w:ascii="Calibri" w:hAnsi="Calibri"/>
                </w:rPr>
                <w:t>Intern survey</w:t>
              </w:r>
            </w:ins>
          </w:p>
        </w:tc>
      </w:tr>
      <w:tr w:rsidR="00EF3263" w:rsidRPr="00C47C9A" w14:paraId="7DF0FCA6" w14:textId="77777777" w:rsidTr="00394FB2">
        <w:trPr>
          <w:ins w:id="677" w:author="O'Meara, Brian C" w:date="2017-01-25T14:12:00Z"/>
        </w:trPr>
        <w:tc>
          <w:tcPr>
            <w:tcW w:w="1795" w:type="dxa"/>
            <w:shd w:val="clear" w:color="auto" w:fill="EDEDED" w:themeFill="accent3" w:themeFillTint="33"/>
            <w:vAlign w:val="center"/>
          </w:tcPr>
          <w:p w14:paraId="3B6F25DA" w14:textId="33823942" w:rsidR="00EF3263" w:rsidRPr="00394FB2" w:rsidRDefault="00EF3263" w:rsidP="00D16DA5">
            <w:pPr>
              <w:jc w:val="center"/>
              <w:rPr>
                <w:ins w:id="678" w:author="O'Meara, Brian C" w:date="2017-01-25T14:12:00Z"/>
                <w:rFonts w:ascii="Arial" w:hAnsi="Arial" w:cs="Arial"/>
                <w:b/>
                <w:sz w:val="20"/>
                <w:szCs w:val="20"/>
                <w:shd w:val="clear" w:color="auto" w:fill="EDEDED" w:themeFill="accent3" w:themeFillTint="33"/>
              </w:rPr>
            </w:pPr>
            <w:ins w:id="679" w:author="O'Meara, Brian C" w:date="2017-01-25T14:12:00Z">
              <w:r w:rsidRPr="00C47C9A">
                <w:rPr>
                  <w:rFonts w:ascii="Arial" w:hAnsi="Arial" w:cs="Arial"/>
                  <w:b/>
                  <w:sz w:val="20"/>
                  <w:szCs w:val="20"/>
                </w:rPr>
                <w:t>Trainee Research</w:t>
              </w:r>
            </w:ins>
          </w:p>
        </w:tc>
        <w:tc>
          <w:tcPr>
            <w:tcW w:w="3150" w:type="dxa"/>
          </w:tcPr>
          <w:p w14:paraId="25DB61E2" w14:textId="77777777" w:rsidR="00EF3263" w:rsidRPr="00C47C9A" w:rsidRDefault="00EF3263" w:rsidP="00FB33D6">
            <w:pPr>
              <w:rPr>
                <w:ins w:id="680" w:author="O'Meara, Brian C" w:date="2017-01-25T14:12:00Z"/>
                <w:rFonts w:ascii="Arial" w:hAnsi="Arial" w:cs="Arial"/>
                <w:sz w:val="20"/>
                <w:szCs w:val="20"/>
              </w:rPr>
            </w:pPr>
            <w:ins w:id="681" w:author="O'Meara, Brian C" w:date="2017-01-25T14:12:00Z">
              <w:r w:rsidRPr="00C47C9A">
                <w:rPr>
                  <w:rFonts w:ascii="Arial" w:hAnsi="Arial" w:cs="Arial"/>
                  <w:sz w:val="20"/>
                  <w:szCs w:val="20"/>
                </w:rPr>
                <w:t># completed theses</w:t>
              </w:r>
            </w:ins>
          </w:p>
          <w:p w14:paraId="6C46EAD3" w14:textId="77777777" w:rsidR="00EF3263" w:rsidRPr="00C47C9A" w:rsidRDefault="00EF3263" w:rsidP="00FB33D6">
            <w:pPr>
              <w:rPr>
                <w:ins w:id="682" w:author="O'Meara, Brian C" w:date="2017-01-25T14:12:00Z"/>
                <w:rFonts w:ascii="Arial" w:hAnsi="Arial" w:cs="Arial"/>
                <w:sz w:val="20"/>
                <w:szCs w:val="20"/>
              </w:rPr>
            </w:pPr>
            <w:ins w:id="683" w:author="O'Meara, Brian C" w:date="2017-01-25T14:12:00Z">
              <w:r w:rsidRPr="00C47C9A">
                <w:rPr>
                  <w:rFonts w:ascii="Arial" w:hAnsi="Arial" w:cs="Arial"/>
                  <w:sz w:val="20"/>
                  <w:szCs w:val="20"/>
                </w:rPr>
                <w:t># completed dissertations</w:t>
              </w:r>
            </w:ins>
          </w:p>
          <w:p w14:paraId="320BE268" w14:textId="77777777" w:rsidR="00EF3263" w:rsidRPr="00C47C9A" w:rsidRDefault="00EF3263" w:rsidP="00996B8E">
            <w:pPr>
              <w:rPr>
                <w:ins w:id="684" w:author="O'Meara, Brian C" w:date="2017-01-25T14:12:00Z"/>
                <w:rFonts w:ascii="Calibri" w:hAnsi="Calibri"/>
              </w:rPr>
            </w:pPr>
          </w:p>
        </w:tc>
        <w:tc>
          <w:tcPr>
            <w:tcW w:w="2520" w:type="dxa"/>
          </w:tcPr>
          <w:p w14:paraId="0CF96AD4" w14:textId="77AB84AE" w:rsidR="00EF3263" w:rsidRPr="00C47C9A" w:rsidRDefault="00EF3263" w:rsidP="00996B8E">
            <w:pPr>
              <w:pStyle w:val="ListParagraph"/>
              <w:numPr>
                <w:ilvl w:val="0"/>
                <w:numId w:val="4"/>
              </w:numPr>
              <w:ind w:left="162" w:hanging="180"/>
              <w:rPr>
                <w:ins w:id="685" w:author="O'Meara, Brian C" w:date="2017-01-25T14:12:00Z"/>
                <w:rFonts w:ascii="Calibri" w:hAnsi="Calibri"/>
              </w:rPr>
            </w:pPr>
            <w:ins w:id="686" w:author="O'Meara, Brian C" w:date="2017-01-25T14:12:00Z">
              <w:r w:rsidRPr="00C47C9A">
                <w:rPr>
                  <w:rFonts w:ascii="Arial" w:hAnsi="Arial" w:cs="Arial"/>
                  <w:sz w:val="20"/>
                  <w:szCs w:val="20"/>
                </w:rPr>
                <w:t>Trainees successfully defend their thesis or dissertation</w:t>
              </w:r>
            </w:ins>
          </w:p>
        </w:tc>
        <w:tc>
          <w:tcPr>
            <w:tcW w:w="1885" w:type="dxa"/>
          </w:tcPr>
          <w:p w14:paraId="5783FF96" w14:textId="0A0DF3EF" w:rsidR="00EF3263" w:rsidRPr="00C47C9A" w:rsidRDefault="00EF3263" w:rsidP="00996B8E">
            <w:pPr>
              <w:pStyle w:val="ListParagraph"/>
              <w:numPr>
                <w:ilvl w:val="0"/>
                <w:numId w:val="4"/>
              </w:numPr>
              <w:ind w:left="162" w:hanging="180"/>
              <w:rPr>
                <w:ins w:id="687" w:author="O'Meara, Brian C" w:date="2017-01-25T14:12:00Z"/>
                <w:rFonts w:ascii="Calibri" w:hAnsi="Calibri"/>
              </w:rPr>
            </w:pPr>
            <w:ins w:id="688" w:author="O'Meara, Brian C" w:date="2017-01-25T14:12:00Z">
              <w:r w:rsidRPr="00C47C9A">
                <w:rPr>
                  <w:rFonts w:ascii="Arial" w:hAnsi="Arial" w:cs="Arial"/>
                  <w:sz w:val="20"/>
                  <w:szCs w:val="20"/>
                </w:rPr>
                <w:t>Document review</w:t>
              </w:r>
            </w:ins>
          </w:p>
        </w:tc>
      </w:tr>
      <w:tr w:rsidR="00EF3263" w:rsidRPr="00C47C9A" w14:paraId="53F1843D" w14:textId="77777777" w:rsidTr="00394FB2">
        <w:trPr>
          <w:ins w:id="689" w:author="O'Meara, Brian C" w:date="2017-01-25T14:12:00Z"/>
        </w:trPr>
        <w:tc>
          <w:tcPr>
            <w:tcW w:w="1795" w:type="dxa"/>
            <w:shd w:val="clear" w:color="auto" w:fill="EDEDED" w:themeFill="accent3" w:themeFillTint="33"/>
            <w:vAlign w:val="center"/>
          </w:tcPr>
          <w:p w14:paraId="1CDA29E8" w14:textId="3A6F77AD" w:rsidR="00EF3263" w:rsidRPr="00C47C9A" w:rsidRDefault="00EF3263" w:rsidP="00D16DA5">
            <w:pPr>
              <w:jc w:val="center"/>
              <w:rPr>
                <w:ins w:id="690" w:author="O'Meara, Brian C" w:date="2017-01-25T14:12:00Z"/>
                <w:rFonts w:ascii="Arial" w:hAnsi="Arial" w:cs="Arial"/>
                <w:b/>
                <w:sz w:val="20"/>
                <w:szCs w:val="20"/>
              </w:rPr>
            </w:pPr>
            <w:ins w:id="691" w:author="O'Meara, Brian C" w:date="2017-01-25T14:12:00Z">
              <w:r w:rsidRPr="00C47C9A">
                <w:rPr>
                  <w:rFonts w:ascii="Arial" w:hAnsi="Arial" w:cs="Arial"/>
                  <w:b/>
                  <w:sz w:val="20"/>
                  <w:szCs w:val="20"/>
                </w:rPr>
                <w:t>Cross-disciplinary Committees</w:t>
              </w:r>
            </w:ins>
          </w:p>
        </w:tc>
        <w:tc>
          <w:tcPr>
            <w:tcW w:w="3150" w:type="dxa"/>
          </w:tcPr>
          <w:p w14:paraId="788671CF" w14:textId="614EF1CD" w:rsidR="00EF3263" w:rsidRPr="00C47C9A" w:rsidRDefault="00EF3263" w:rsidP="00FB33D6">
            <w:pPr>
              <w:rPr>
                <w:ins w:id="692" w:author="O'Meara, Brian C" w:date="2017-01-25T14:12:00Z"/>
                <w:rFonts w:ascii="Arial" w:hAnsi="Arial" w:cs="Arial"/>
                <w:sz w:val="20"/>
                <w:szCs w:val="20"/>
              </w:rPr>
            </w:pPr>
            <w:ins w:id="693" w:author="O'Meara, Brian C" w:date="2017-01-25T14:12:00Z">
              <w:r w:rsidRPr="00C47C9A">
                <w:rPr>
                  <w:rFonts w:ascii="Arial" w:hAnsi="Arial" w:cs="Arial"/>
                  <w:sz w:val="20"/>
                  <w:szCs w:val="20"/>
                </w:rPr>
                <w:t># of committees</w:t>
              </w:r>
            </w:ins>
          </w:p>
        </w:tc>
        <w:tc>
          <w:tcPr>
            <w:tcW w:w="2520" w:type="dxa"/>
          </w:tcPr>
          <w:p w14:paraId="58C90BCF" w14:textId="2C9F2A07" w:rsidR="00EF3263" w:rsidRPr="00C47C9A" w:rsidRDefault="00EF3263" w:rsidP="00996B8E">
            <w:pPr>
              <w:pStyle w:val="ListParagraph"/>
              <w:numPr>
                <w:ilvl w:val="0"/>
                <w:numId w:val="4"/>
              </w:numPr>
              <w:ind w:left="162" w:hanging="180"/>
              <w:rPr>
                <w:ins w:id="694" w:author="O'Meara, Brian C" w:date="2017-01-25T14:12:00Z"/>
                <w:rFonts w:ascii="Arial" w:hAnsi="Arial" w:cs="Arial"/>
                <w:sz w:val="20"/>
                <w:szCs w:val="20"/>
              </w:rPr>
            </w:pPr>
            <w:ins w:id="695" w:author="O'Meara, Brian C" w:date="2017-01-25T14:12:00Z">
              <w:r w:rsidRPr="00C47C9A">
                <w:rPr>
                  <w:rFonts w:ascii="Arial" w:hAnsi="Arial" w:cs="Arial"/>
                  <w:sz w:val="20"/>
                  <w:szCs w:val="20"/>
                </w:rPr>
                <w:t>Committees are diverse</w:t>
              </w:r>
            </w:ins>
          </w:p>
        </w:tc>
        <w:tc>
          <w:tcPr>
            <w:tcW w:w="1885" w:type="dxa"/>
          </w:tcPr>
          <w:p w14:paraId="33D6D68C" w14:textId="711C1F3D" w:rsidR="00EF3263" w:rsidRPr="00C47C9A" w:rsidRDefault="00EF3263" w:rsidP="00996B8E">
            <w:pPr>
              <w:pStyle w:val="ListParagraph"/>
              <w:numPr>
                <w:ilvl w:val="0"/>
                <w:numId w:val="4"/>
              </w:numPr>
              <w:ind w:left="162" w:hanging="180"/>
              <w:rPr>
                <w:ins w:id="696" w:author="O'Meara, Brian C" w:date="2017-01-25T14:12:00Z"/>
                <w:rFonts w:ascii="Arial" w:hAnsi="Arial" w:cs="Arial"/>
                <w:sz w:val="20"/>
                <w:szCs w:val="20"/>
              </w:rPr>
            </w:pPr>
            <w:ins w:id="697" w:author="O'Meara, Brian C" w:date="2017-01-25T14:12:00Z">
              <w:r w:rsidRPr="00C47C9A">
                <w:rPr>
                  <w:rFonts w:ascii="Arial" w:hAnsi="Arial" w:cs="Arial"/>
                  <w:sz w:val="20"/>
                  <w:szCs w:val="20"/>
                </w:rPr>
                <w:t>Document review</w:t>
              </w:r>
            </w:ins>
          </w:p>
        </w:tc>
      </w:tr>
      <w:tr w:rsidR="00EF3263" w:rsidRPr="00C47C9A" w14:paraId="40691653" w14:textId="77777777" w:rsidTr="00394FB2">
        <w:trPr>
          <w:ins w:id="698" w:author="O'Meara, Brian C" w:date="2017-01-25T14:12:00Z"/>
        </w:trPr>
        <w:tc>
          <w:tcPr>
            <w:tcW w:w="1795" w:type="dxa"/>
            <w:shd w:val="clear" w:color="auto" w:fill="EDEDED" w:themeFill="accent3" w:themeFillTint="33"/>
            <w:vAlign w:val="center"/>
          </w:tcPr>
          <w:p w14:paraId="0F4DC7C8" w14:textId="5EE7590D" w:rsidR="00EF3263" w:rsidRPr="00C47C9A" w:rsidRDefault="00EF3263" w:rsidP="00D16DA5">
            <w:pPr>
              <w:jc w:val="center"/>
              <w:rPr>
                <w:ins w:id="699" w:author="O'Meara, Brian C" w:date="2017-01-25T14:12:00Z"/>
                <w:rFonts w:ascii="Arial" w:hAnsi="Arial" w:cs="Arial"/>
                <w:b/>
                <w:sz w:val="20"/>
                <w:szCs w:val="20"/>
              </w:rPr>
            </w:pPr>
            <w:ins w:id="700" w:author="O'Meara, Brian C" w:date="2017-01-25T14:12:00Z">
              <w:r w:rsidRPr="00C47C9A">
                <w:rPr>
                  <w:rFonts w:ascii="Arial" w:hAnsi="Arial" w:cs="Arial"/>
                  <w:b/>
                  <w:sz w:val="20"/>
                  <w:szCs w:val="20"/>
                </w:rPr>
                <w:t>Publications</w:t>
              </w:r>
            </w:ins>
          </w:p>
        </w:tc>
        <w:tc>
          <w:tcPr>
            <w:tcW w:w="3150" w:type="dxa"/>
          </w:tcPr>
          <w:p w14:paraId="6C502528" w14:textId="77777777" w:rsidR="00EF3263" w:rsidRPr="00C47C9A" w:rsidRDefault="00EF3263" w:rsidP="00FB33D6">
            <w:pPr>
              <w:rPr>
                <w:ins w:id="701" w:author="O'Meara, Brian C" w:date="2017-01-25T14:12:00Z"/>
                <w:rFonts w:ascii="Arial" w:hAnsi="Arial" w:cs="Arial"/>
                <w:sz w:val="20"/>
                <w:szCs w:val="20"/>
              </w:rPr>
            </w:pPr>
            <w:ins w:id="702" w:author="O'Meara, Brian C" w:date="2017-01-25T14:12:00Z">
              <w:r w:rsidRPr="00C47C9A">
                <w:rPr>
                  <w:rFonts w:ascii="Arial" w:hAnsi="Arial" w:cs="Arial"/>
                  <w:sz w:val="20"/>
                  <w:szCs w:val="20"/>
                </w:rPr>
                <w:t># published manuscripts</w:t>
              </w:r>
            </w:ins>
          </w:p>
          <w:p w14:paraId="59AE5CC7" w14:textId="77777777" w:rsidR="00EF3263" w:rsidRPr="00C47C9A" w:rsidRDefault="00EF3263" w:rsidP="00FB33D6">
            <w:pPr>
              <w:rPr>
                <w:ins w:id="703" w:author="O'Meara, Brian C" w:date="2017-01-25T14:12:00Z"/>
                <w:rFonts w:ascii="Arial" w:hAnsi="Arial" w:cs="Arial"/>
                <w:sz w:val="20"/>
                <w:szCs w:val="20"/>
              </w:rPr>
            </w:pPr>
            <w:ins w:id="704" w:author="O'Meara, Brian C" w:date="2017-01-25T14:12:00Z">
              <w:r w:rsidRPr="00C47C9A">
                <w:rPr>
                  <w:rFonts w:ascii="Arial" w:hAnsi="Arial" w:cs="Arial"/>
                  <w:sz w:val="20"/>
                  <w:szCs w:val="20"/>
                </w:rPr>
                <w:t># journals</w:t>
              </w:r>
            </w:ins>
          </w:p>
          <w:p w14:paraId="112A11D7" w14:textId="77777777" w:rsidR="00EF3263" w:rsidRPr="00C47C9A" w:rsidRDefault="00EF3263" w:rsidP="00FB33D6">
            <w:pPr>
              <w:rPr>
                <w:ins w:id="705" w:author="O'Meara, Brian C" w:date="2017-01-25T14:12:00Z"/>
                <w:rFonts w:ascii="Arial" w:hAnsi="Arial" w:cs="Arial"/>
                <w:sz w:val="20"/>
                <w:szCs w:val="20"/>
              </w:rPr>
            </w:pPr>
            <w:ins w:id="706" w:author="O'Meara, Brian C" w:date="2017-01-25T14:12:00Z">
              <w:r w:rsidRPr="00C47C9A">
                <w:rPr>
                  <w:rFonts w:ascii="Arial" w:hAnsi="Arial" w:cs="Arial"/>
                  <w:sz w:val="20"/>
                  <w:szCs w:val="20"/>
                </w:rPr>
                <w:t># non-academic publications</w:t>
              </w:r>
            </w:ins>
          </w:p>
          <w:p w14:paraId="35F5EDEB" w14:textId="15FB2CE4" w:rsidR="00EF3263" w:rsidRPr="00C47C9A" w:rsidRDefault="00EF3263" w:rsidP="00FB33D6">
            <w:pPr>
              <w:rPr>
                <w:ins w:id="707" w:author="O'Meara, Brian C" w:date="2017-01-25T14:12:00Z"/>
                <w:rFonts w:ascii="Arial" w:hAnsi="Arial" w:cs="Arial"/>
                <w:sz w:val="20"/>
                <w:szCs w:val="20"/>
              </w:rPr>
            </w:pPr>
            <w:ins w:id="708" w:author="O'Meara, Brian C" w:date="2017-01-25T14:12:00Z">
              <w:r w:rsidRPr="00C47C9A">
                <w:rPr>
                  <w:rFonts w:ascii="Arial" w:hAnsi="Arial" w:cs="Arial"/>
                  <w:sz w:val="20"/>
                  <w:szCs w:val="20"/>
                </w:rPr>
                <w:t># collaborations per paper</w:t>
              </w:r>
            </w:ins>
          </w:p>
        </w:tc>
        <w:tc>
          <w:tcPr>
            <w:tcW w:w="2520" w:type="dxa"/>
          </w:tcPr>
          <w:p w14:paraId="36B514EE" w14:textId="5FF5DAC0" w:rsidR="00EF3263" w:rsidRPr="00C47C9A" w:rsidRDefault="00EF3263" w:rsidP="00996B8E">
            <w:pPr>
              <w:pStyle w:val="ListParagraph"/>
              <w:numPr>
                <w:ilvl w:val="0"/>
                <w:numId w:val="4"/>
              </w:numPr>
              <w:ind w:left="162" w:hanging="180"/>
              <w:rPr>
                <w:ins w:id="709" w:author="O'Meara, Brian C" w:date="2017-01-25T14:12:00Z"/>
                <w:rFonts w:ascii="Arial" w:hAnsi="Arial" w:cs="Arial"/>
                <w:sz w:val="20"/>
                <w:szCs w:val="20"/>
              </w:rPr>
            </w:pPr>
            <w:ins w:id="710" w:author="O'Meara, Brian C" w:date="2017-01-25T14:12:00Z">
              <w:r w:rsidRPr="00C47C9A">
                <w:rPr>
                  <w:rFonts w:ascii="Arial" w:hAnsi="Arial" w:cs="Arial"/>
                  <w:sz w:val="20"/>
                  <w:szCs w:val="20"/>
                </w:rPr>
                <w:t>Disseminate findings to broad audience</w:t>
              </w:r>
            </w:ins>
          </w:p>
        </w:tc>
        <w:tc>
          <w:tcPr>
            <w:tcW w:w="1885" w:type="dxa"/>
          </w:tcPr>
          <w:p w14:paraId="5BF0D004" w14:textId="75D5F33B" w:rsidR="00EF3263" w:rsidRPr="00C47C9A" w:rsidRDefault="00EF3263" w:rsidP="00996B8E">
            <w:pPr>
              <w:pStyle w:val="ListParagraph"/>
              <w:numPr>
                <w:ilvl w:val="0"/>
                <w:numId w:val="4"/>
              </w:numPr>
              <w:ind w:left="162" w:hanging="180"/>
              <w:rPr>
                <w:ins w:id="711" w:author="O'Meara, Brian C" w:date="2017-01-25T14:12:00Z"/>
                <w:rFonts w:ascii="Arial" w:hAnsi="Arial" w:cs="Arial"/>
                <w:sz w:val="20"/>
                <w:szCs w:val="20"/>
              </w:rPr>
            </w:pPr>
            <w:ins w:id="712" w:author="O'Meara, Brian C" w:date="2017-01-25T14:12:00Z">
              <w:r w:rsidRPr="00C47C9A">
                <w:rPr>
                  <w:rFonts w:ascii="Arial" w:hAnsi="Arial" w:cs="Arial"/>
                  <w:sz w:val="20"/>
                  <w:szCs w:val="20"/>
                </w:rPr>
                <w:t>Document review</w:t>
              </w:r>
            </w:ins>
          </w:p>
        </w:tc>
      </w:tr>
      <w:tr w:rsidR="00B5005C" w:rsidRPr="00C47C9A" w14:paraId="5EEFAB60" w14:textId="77777777" w:rsidTr="00394FB2">
        <w:trPr>
          <w:ins w:id="713" w:author="O'Meara, Brian C" w:date="2017-01-25T14:14:00Z"/>
        </w:trPr>
        <w:tc>
          <w:tcPr>
            <w:tcW w:w="1795" w:type="dxa"/>
            <w:shd w:val="clear" w:color="auto" w:fill="EDEDED" w:themeFill="accent3" w:themeFillTint="33"/>
            <w:vAlign w:val="center"/>
          </w:tcPr>
          <w:p w14:paraId="28F53045" w14:textId="6C464712" w:rsidR="00B5005C" w:rsidRPr="00C47C9A" w:rsidRDefault="00B5005C" w:rsidP="00D16DA5">
            <w:pPr>
              <w:jc w:val="center"/>
              <w:rPr>
                <w:ins w:id="714" w:author="O'Meara, Brian C" w:date="2017-01-25T14:14:00Z"/>
                <w:rFonts w:ascii="Arial" w:hAnsi="Arial" w:cs="Arial"/>
                <w:b/>
                <w:sz w:val="20"/>
                <w:szCs w:val="20"/>
              </w:rPr>
            </w:pPr>
            <w:ins w:id="715" w:author="O'Meara, Brian C" w:date="2017-01-25T14:14:00Z">
              <w:r>
                <w:rPr>
                  <w:rFonts w:ascii="Arial" w:hAnsi="Arial" w:cs="Arial"/>
                  <w:b/>
                  <w:sz w:val="20"/>
                  <w:szCs w:val="20"/>
                </w:rPr>
                <w:t>Outreach</w:t>
              </w:r>
            </w:ins>
          </w:p>
        </w:tc>
        <w:tc>
          <w:tcPr>
            <w:tcW w:w="3150" w:type="dxa"/>
          </w:tcPr>
          <w:p w14:paraId="58663306" w14:textId="77777777" w:rsidR="00B5005C" w:rsidRDefault="00F424D5" w:rsidP="00FB33D6">
            <w:pPr>
              <w:rPr>
                <w:ins w:id="716" w:author="O'Meara, Brian C" w:date="2017-01-25T14:18:00Z"/>
                <w:rFonts w:ascii="Arial" w:hAnsi="Arial" w:cs="Arial"/>
                <w:sz w:val="20"/>
                <w:szCs w:val="20"/>
              </w:rPr>
            </w:pPr>
            <w:ins w:id="717" w:author="O'Meara, Brian C" w:date="2017-01-25T14:18:00Z">
              <w:r>
                <w:rPr>
                  <w:rFonts w:ascii="Arial" w:hAnsi="Arial" w:cs="Arial"/>
                  <w:sz w:val="20"/>
                  <w:szCs w:val="20"/>
                </w:rPr>
                <w:t># events</w:t>
              </w:r>
            </w:ins>
          </w:p>
          <w:p w14:paraId="61498195" w14:textId="68BE1A98" w:rsidR="00F424D5" w:rsidRPr="00C47C9A" w:rsidRDefault="00F424D5" w:rsidP="00FB33D6">
            <w:pPr>
              <w:rPr>
                <w:ins w:id="718" w:author="O'Meara, Brian C" w:date="2017-01-25T14:14:00Z"/>
                <w:rFonts w:ascii="Arial" w:hAnsi="Arial" w:cs="Arial"/>
                <w:sz w:val="20"/>
                <w:szCs w:val="20"/>
              </w:rPr>
            </w:pPr>
            <w:ins w:id="719" w:author="O'Meara, Brian C" w:date="2017-01-25T14:18:00Z">
              <w:r>
                <w:rPr>
                  <w:rFonts w:ascii="Arial" w:hAnsi="Arial" w:cs="Arial"/>
                  <w:sz w:val="20"/>
                  <w:szCs w:val="20"/>
                </w:rPr>
                <w:t># people reached</w:t>
              </w:r>
            </w:ins>
          </w:p>
        </w:tc>
        <w:tc>
          <w:tcPr>
            <w:tcW w:w="2520" w:type="dxa"/>
          </w:tcPr>
          <w:p w14:paraId="52F09112" w14:textId="77777777" w:rsidR="00B5005C" w:rsidRDefault="00F424D5" w:rsidP="00996B8E">
            <w:pPr>
              <w:pStyle w:val="ListParagraph"/>
              <w:numPr>
                <w:ilvl w:val="0"/>
                <w:numId w:val="4"/>
              </w:numPr>
              <w:ind w:left="162" w:hanging="180"/>
              <w:rPr>
                <w:ins w:id="720" w:author="O'Meara, Brian C" w:date="2017-01-25T14:19:00Z"/>
                <w:rFonts w:ascii="Arial" w:hAnsi="Arial" w:cs="Arial"/>
                <w:sz w:val="20"/>
                <w:szCs w:val="20"/>
              </w:rPr>
            </w:pPr>
            <w:ins w:id="721" w:author="O'Meara, Brian C" w:date="2017-01-25T14:18:00Z">
              <w:r>
                <w:rPr>
                  <w:rFonts w:ascii="Arial" w:hAnsi="Arial" w:cs="Arial"/>
                  <w:sz w:val="20"/>
                  <w:szCs w:val="20"/>
                </w:rPr>
                <w:t>Dissemination of idea that science careers are more than just faculty positions.</w:t>
              </w:r>
            </w:ins>
          </w:p>
          <w:p w14:paraId="5BFD2C03" w14:textId="1FF5BACD" w:rsidR="000359B6" w:rsidRPr="00C47C9A" w:rsidRDefault="000359B6" w:rsidP="00996B8E">
            <w:pPr>
              <w:pStyle w:val="ListParagraph"/>
              <w:numPr>
                <w:ilvl w:val="0"/>
                <w:numId w:val="4"/>
              </w:numPr>
              <w:ind w:left="162" w:hanging="180"/>
              <w:rPr>
                <w:ins w:id="722" w:author="O'Meara, Brian C" w:date="2017-01-25T14:14:00Z"/>
                <w:rFonts w:ascii="Arial" w:hAnsi="Arial" w:cs="Arial"/>
                <w:sz w:val="20"/>
                <w:szCs w:val="20"/>
              </w:rPr>
            </w:pPr>
            <w:ins w:id="723" w:author="O'Meara, Brian C" w:date="2017-01-25T14:19:00Z">
              <w:r>
                <w:rPr>
                  <w:rFonts w:ascii="Arial" w:hAnsi="Arial" w:cs="Arial"/>
                  <w:sz w:val="20"/>
                  <w:szCs w:val="20"/>
                </w:rPr>
                <w:t>Communication of the power of biodiversity studies</w:t>
              </w:r>
            </w:ins>
          </w:p>
        </w:tc>
        <w:tc>
          <w:tcPr>
            <w:tcW w:w="1885" w:type="dxa"/>
          </w:tcPr>
          <w:p w14:paraId="1A8E44BC" w14:textId="6D7973B8" w:rsidR="00B5005C" w:rsidRPr="00C47C9A" w:rsidRDefault="000359B6" w:rsidP="00996B8E">
            <w:pPr>
              <w:pStyle w:val="ListParagraph"/>
              <w:numPr>
                <w:ilvl w:val="0"/>
                <w:numId w:val="4"/>
              </w:numPr>
              <w:ind w:left="162" w:hanging="180"/>
              <w:rPr>
                <w:ins w:id="724" w:author="O'Meara, Brian C" w:date="2017-01-25T14:14:00Z"/>
                <w:rFonts w:ascii="Arial" w:hAnsi="Arial" w:cs="Arial"/>
                <w:sz w:val="20"/>
                <w:szCs w:val="20"/>
              </w:rPr>
            </w:pPr>
            <w:ins w:id="725" w:author="O'Meara, Brian C" w:date="2017-01-25T14:19:00Z">
              <w:r>
                <w:rPr>
                  <w:rFonts w:ascii="Arial" w:hAnsi="Arial" w:cs="Arial"/>
                  <w:sz w:val="20"/>
                  <w:szCs w:val="20"/>
                </w:rPr>
                <w:t>Document review</w:t>
              </w:r>
            </w:ins>
            <w:bookmarkStart w:id="726" w:name="_GoBack"/>
            <w:bookmarkEnd w:id="726"/>
          </w:p>
        </w:tc>
      </w:tr>
    </w:tbl>
    <w:p w14:paraId="4734D486" w14:textId="63C058B3" w:rsidR="00AF573E" w:rsidDel="00D16DA5" w:rsidRDefault="00AF573E">
      <w:pPr>
        <w:rPr>
          <w:del w:id="727" w:author="Pound, Sharon Sweetser" w:date="2017-01-22T12:20:00Z"/>
        </w:rPr>
      </w:pPr>
      <w:del w:id="728"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729"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730" w:author="Pound, Sharon Sweetser" w:date="2017-01-22T12:20:00Z"/>
                <w:rFonts w:ascii="Arial" w:hAnsi="Arial" w:cs="Arial"/>
                <w:b/>
                <w:sz w:val="20"/>
                <w:szCs w:val="20"/>
              </w:rPr>
            </w:pPr>
            <w:del w:id="731"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732" w:author="Pound, Sharon Sweetser" w:date="2017-01-22T12:20:00Z"/>
                <w:rFonts w:ascii="Calibri" w:hAnsi="Calibri"/>
              </w:rPr>
            </w:pPr>
            <w:del w:id="733"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734" w:author="Pound, Sharon Sweetser" w:date="2017-01-22T12:20:00Z"/>
                <w:rFonts w:ascii="Calibri" w:hAnsi="Calibri"/>
              </w:rPr>
            </w:pPr>
            <w:del w:id="735"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736" w:author="Pound, Sharon Sweetser" w:date="2017-01-22T12:20:00Z"/>
                <w:rFonts w:ascii="Calibri" w:hAnsi="Calibri"/>
              </w:rPr>
            </w:pPr>
            <w:del w:id="737"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738" w:author="Pound, Sharon Sweetser" w:date="2017-01-22T12:20:00Z"/>
                <w:rFonts w:ascii="Calibri" w:hAnsi="Calibri"/>
              </w:rPr>
            </w:pPr>
            <w:del w:id="739"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740" w:author="Pound, Sharon Sweetser" w:date="2017-01-22T12:20:00Z"/>
                <w:rFonts w:ascii="Calibri" w:hAnsi="Calibri"/>
              </w:rPr>
            </w:pPr>
            <w:del w:id="741"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742" w:author="Pound, Sharon Sweetser" w:date="2017-01-22T12:20:00Z"/>
                <w:rFonts w:ascii="Calibri" w:hAnsi="Calibri"/>
              </w:rPr>
            </w:pPr>
            <w:del w:id="743"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744" w:author="Pound, Sharon Sweetser" w:date="2017-01-22T12:20:00Z"/>
                <w:rFonts w:ascii="Calibri" w:hAnsi="Calibri"/>
              </w:rPr>
            </w:pPr>
            <w:del w:id="745"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746" w:author="Pound, Sharon Sweetser" w:date="2017-01-22T12:20:00Z"/>
                <w:rFonts w:ascii="Calibri" w:hAnsi="Calibri"/>
              </w:rPr>
            </w:pPr>
            <w:del w:id="747"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748" w:author="Pound, Sharon Sweetser" w:date="2017-01-22T12:20:00Z"/>
                <w:rFonts w:ascii="Calibri" w:hAnsi="Calibri"/>
              </w:rPr>
            </w:pPr>
            <w:del w:id="749"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0633F7A5" w:rsidR="00065B77" w:rsidRPr="00065B77" w:rsidRDefault="00C816A6" w:rsidP="00C816A6">
            <w:pPr>
              <w:rPr>
                <w:rFonts w:ascii="Arial" w:hAnsi="Arial" w:cs="Arial"/>
                <w:b/>
                <w:sz w:val="20"/>
                <w:szCs w:val="20"/>
              </w:rPr>
            </w:pPr>
            <w:ins w:id="750" w:author="O'Meara, Brian C" w:date="2017-01-25T14:11:00Z">
              <w:r>
                <w:rPr>
                  <w:rFonts w:ascii="Arial" w:hAnsi="Arial" w:cs="Arial"/>
                  <w:b/>
                  <w:sz w:val="20"/>
                  <w:szCs w:val="20"/>
                </w:rPr>
                <w:lastRenderedPageBreak/>
                <w:t xml:space="preserve">Goal 2: </w:t>
              </w:r>
            </w:ins>
            <w:ins w:id="751" w:author="O'Meara, Brian C" w:date="2017-01-25T14:13:00Z">
              <w:r w:rsidR="00B5005C" w:rsidRPr="00B5005C">
                <w:rPr>
                  <w:rFonts w:ascii="Arial" w:hAnsi="Arial" w:cs="Arial"/>
                  <w:b/>
                  <w:sz w:val="20"/>
                  <w:szCs w:val="20"/>
                </w:rPr>
                <w:t>Create a prototype for institutional culture change toward non-academic career paths.</w:t>
              </w:r>
            </w:ins>
            <w:del w:id="752" w:author="O'Meara, Brian C" w:date="2017-01-25T14:11:00Z">
              <w:r w:rsidR="00065B77" w:rsidDel="00C816A6">
                <w:rPr>
                  <w:rFonts w:ascii="Arial" w:hAnsi="Arial" w:cs="Arial"/>
                  <w:b/>
                  <w:sz w:val="20"/>
                  <w:szCs w:val="20"/>
                </w:rPr>
                <w:delText xml:space="preserve">Goal  2 – Advance </w:delText>
              </w:r>
              <w:r w:rsidR="00065B77" w:rsidRPr="003063FD" w:rsidDel="00C816A6">
                <w:rPr>
                  <w:rFonts w:ascii="Arial" w:hAnsi="Arial" w:cs="Arial"/>
                  <w:b/>
                  <w:sz w:val="20"/>
                  <w:szCs w:val="20"/>
                </w:rPr>
                <w:delText>biodiversity research</w:delText>
              </w:r>
              <w:r w:rsidR="00065B77" w:rsidDel="00C816A6">
                <w:rPr>
                  <w:rFonts w:ascii="Arial" w:hAnsi="Arial" w:cs="Arial"/>
                  <w:b/>
                  <w:sz w:val="20"/>
                  <w:szCs w:val="20"/>
                </w:rPr>
                <w:delText>:</w:delText>
              </w:r>
            </w:del>
          </w:p>
        </w:tc>
      </w:tr>
      <w:tr w:rsidR="001E16BC" w:rsidRPr="001E16BC" w:rsidDel="00EF3263" w14:paraId="13071B6C" w14:textId="5C1F7681" w:rsidTr="00C47C9A">
        <w:trPr>
          <w:del w:id="753" w:author="O'Meara, Brian C" w:date="2017-01-25T14:13:00Z"/>
        </w:trPr>
        <w:tc>
          <w:tcPr>
            <w:tcW w:w="1795" w:type="dxa"/>
            <w:shd w:val="clear" w:color="auto" w:fill="EDEDED" w:themeFill="accent3" w:themeFillTint="33"/>
          </w:tcPr>
          <w:p w14:paraId="2D094AF2" w14:textId="4B68D676" w:rsidR="00FA6F8E" w:rsidRPr="00C47C9A" w:rsidDel="00EF3263" w:rsidRDefault="00FA6F8E" w:rsidP="00C47C9A">
            <w:pPr>
              <w:jc w:val="center"/>
              <w:rPr>
                <w:del w:id="754" w:author="O'Meara, Brian C" w:date="2017-01-25T14:13:00Z"/>
                <w:rFonts w:ascii="Arial" w:hAnsi="Arial" w:cs="Arial"/>
                <w:b/>
                <w:sz w:val="20"/>
                <w:szCs w:val="20"/>
              </w:rPr>
            </w:pPr>
            <w:del w:id="755" w:author="O'Meara, Brian C" w:date="2017-01-25T14:13:00Z">
              <w:r w:rsidRPr="00C47C9A" w:rsidDel="00EF3263">
                <w:rPr>
                  <w:rFonts w:ascii="Arial" w:hAnsi="Arial" w:cs="Arial"/>
                  <w:b/>
                  <w:sz w:val="20"/>
                  <w:szCs w:val="20"/>
                </w:rPr>
                <w:delText>Strategy</w:delText>
              </w:r>
            </w:del>
          </w:p>
        </w:tc>
        <w:tc>
          <w:tcPr>
            <w:tcW w:w="3150" w:type="dxa"/>
            <w:shd w:val="clear" w:color="auto" w:fill="EDEDED" w:themeFill="accent3" w:themeFillTint="33"/>
          </w:tcPr>
          <w:p w14:paraId="588CEB72" w14:textId="44894ABC" w:rsidR="00FA6F8E" w:rsidRPr="00C47C9A" w:rsidDel="00EF3263" w:rsidRDefault="00FA6F8E" w:rsidP="00C47C9A">
            <w:pPr>
              <w:jc w:val="center"/>
              <w:rPr>
                <w:del w:id="756" w:author="O'Meara, Brian C" w:date="2017-01-25T14:13:00Z"/>
                <w:rFonts w:ascii="Arial" w:hAnsi="Arial" w:cs="Arial"/>
                <w:b/>
                <w:sz w:val="20"/>
                <w:szCs w:val="20"/>
              </w:rPr>
            </w:pPr>
            <w:del w:id="757" w:author="O'Meara, Brian C" w:date="2017-01-25T14:13:00Z">
              <w:r w:rsidRPr="00C47C9A" w:rsidDel="00EF3263">
                <w:rPr>
                  <w:rFonts w:ascii="Arial" w:hAnsi="Arial" w:cs="Arial"/>
                  <w:b/>
                  <w:sz w:val="20"/>
                  <w:szCs w:val="20"/>
                </w:rPr>
                <w:delText>Output</w:delText>
              </w:r>
            </w:del>
          </w:p>
        </w:tc>
        <w:tc>
          <w:tcPr>
            <w:tcW w:w="2520" w:type="dxa"/>
            <w:shd w:val="clear" w:color="auto" w:fill="EDEDED" w:themeFill="accent3" w:themeFillTint="33"/>
          </w:tcPr>
          <w:p w14:paraId="313163D5" w14:textId="6204E07E" w:rsidR="00FA6F8E" w:rsidRPr="00C47C9A" w:rsidDel="00EF3263" w:rsidRDefault="00FA6F8E" w:rsidP="00C47C9A">
            <w:pPr>
              <w:jc w:val="center"/>
              <w:rPr>
                <w:del w:id="758" w:author="O'Meara, Brian C" w:date="2017-01-25T14:13:00Z"/>
                <w:rFonts w:ascii="Arial" w:hAnsi="Arial" w:cs="Arial"/>
                <w:b/>
                <w:sz w:val="20"/>
                <w:szCs w:val="20"/>
              </w:rPr>
            </w:pPr>
            <w:del w:id="759" w:author="O'Meara, Brian C" w:date="2017-01-25T14:13:00Z">
              <w:r w:rsidRPr="00C47C9A" w:rsidDel="00EF3263">
                <w:rPr>
                  <w:rFonts w:ascii="Arial" w:hAnsi="Arial" w:cs="Arial"/>
                  <w:b/>
                  <w:sz w:val="20"/>
                  <w:szCs w:val="20"/>
                </w:rPr>
                <w:delText>Outcome</w:delText>
              </w:r>
            </w:del>
          </w:p>
        </w:tc>
        <w:tc>
          <w:tcPr>
            <w:tcW w:w="1885" w:type="dxa"/>
            <w:shd w:val="clear" w:color="auto" w:fill="EDEDED" w:themeFill="accent3" w:themeFillTint="33"/>
          </w:tcPr>
          <w:p w14:paraId="4ECFC00A" w14:textId="70252593" w:rsidR="00FA6F8E" w:rsidRPr="00C47C9A" w:rsidDel="00EF3263" w:rsidRDefault="00FA6F8E" w:rsidP="00C47C9A">
            <w:pPr>
              <w:jc w:val="center"/>
              <w:rPr>
                <w:del w:id="760" w:author="O'Meara, Brian C" w:date="2017-01-25T14:13:00Z"/>
                <w:rFonts w:ascii="Arial" w:hAnsi="Arial" w:cs="Arial"/>
                <w:b/>
                <w:sz w:val="20"/>
                <w:szCs w:val="20"/>
              </w:rPr>
            </w:pPr>
            <w:del w:id="761" w:author="O'Meara, Brian C" w:date="2017-01-25T14:13:00Z">
              <w:r w:rsidRPr="00C47C9A" w:rsidDel="00EF3263">
                <w:rPr>
                  <w:rFonts w:ascii="Arial" w:hAnsi="Arial" w:cs="Arial"/>
                  <w:b/>
                  <w:sz w:val="20"/>
                  <w:szCs w:val="20"/>
                </w:rPr>
                <w:delText>Data Method</w:delText>
              </w:r>
            </w:del>
          </w:p>
        </w:tc>
      </w:tr>
      <w:tr w:rsidR="001E16BC" w:rsidRPr="00E63374" w:rsidDel="00EF3263" w14:paraId="57792B55" w14:textId="2B53C8D9" w:rsidTr="00C47C9A">
        <w:trPr>
          <w:del w:id="762" w:author="O'Meara, Brian C" w:date="2017-01-25T14:13:00Z"/>
        </w:trPr>
        <w:tc>
          <w:tcPr>
            <w:tcW w:w="1795" w:type="dxa"/>
            <w:shd w:val="clear" w:color="auto" w:fill="EDEDED" w:themeFill="accent3" w:themeFillTint="33"/>
            <w:vAlign w:val="center"/>
          </w:tcPr>
          <w:p w14:paraId="12B3C545" w14:textId="5988F881" w:rsidR="00FA6F8E" w:rsidRPr="00C47C9A" w:rsidDel="00EF3263" w:rsidRDefault="00FA6F8E" w:rsidP="00C47C9A">
            <w:pPr>
              <w:jc w:val="center"/>
              <w:rPr>
                <w:del w:id="763" w:author="O'Meara, Brian C" w:date="2017-01-25T14:13:00Z"/>
                <w:rFonts w:ascii="Arial" w:hAnsi="Arial" w:cs="Arial"/>
                <w:b/>
                <w:sz w:val="20"/>
                <w:szCs w:val="20"/>
                <w:highlight w:val="yellow"/>
              </w:rPr>
            </w:pPr>
            <w:del w:id="764" w:author="O'Meara, Brian C" w:date="2017-01-25T14:13:00Z">
              <w:r w:rsidRPr="00C47C9A" w:rsidDel="00EF3263">
                <w:rPr>
                  <w:rFonts w:ascii="Arial" w:hAnsi="Arial" w:cs="Arial"/>
                  <w:b/>
                  <w:sz w:val="20"/>
                  <w:szCs w:val="20"/>
                </w:rPr>
                <w:delText>Trainee Research</w:delText>
              </w:r>
            </w:del>
          </w:p>
        </w:tc>
        <w:tc>
          <w:tcPr>
            <w:tcW w:w="3150" w:type="dxa"/>
          </w:tcPr>
          <w:p w14:paraId="15A3A30A" w14:textId="76B252D6" w:rsidR="00FA6F8E" w:rsidRPr="00C47C9A" w:rsidDel="00EF3263" w:rsidRDefault="00FA6F8E" w:rsidP="00E63374">
            <w:pPr>
              <w:rPr>
                <w:del w:id="765" w:author="O'Meara, Brian C" w:date="2017-01-25T14:13:00Z"/>
                <w:rFonts w:ascii="Arial" w:hAnsi="Arial" w:cs="Arial"/>
                <w:sz w:val="20"/>
                <w:szCs w:val="20"/>
              </w:rPr>
            </w:pPr>
            <w:del w:id="766" w:author="O'Meara, Brian C" w:date="2017-01-25T14:13:00Z">
              <w:r w:rsidRPr="00C47C9A" w:rsidDel="00EF3263">
                <w:rPr>
                  <w:rFonts w:ascii="Arial" w:hAnsi="Arial" w:cs="Arial"/>
                  <w:sz w:val="20"/>
                  <w:szCs w:val="20"/>
                </w:rPr>
                <w:delText># completed theses</w:delText>
              </w:r>
            </w:del>
          </w:p>
          <w:p w14:paraId="41B2683C" w14:textId="3220E41D" w:rsidR="00FA6F8E" w:rsidRPr="00C47C9A" w:rsidDel="00EF3263" w:rsidRDefault="00FA6F8E" w:rsidP="00E63374">
            <w:pPr>
              <w:rPr>
                <w:del w:id="767" w:author="O'Meara, Brian C" w:date="2017-01-25T14:13:00Z"/>
                <w:rFonts w:ascii="Arial" w:hAnsi="Arial" w:cs="Arial"/>
                <w:sz w:val="20"/>
                <w:szCs w:val="20"/>
              </w:rPr>
            </w:pPr>
            <w:del w:id="768" w:author="O'Meara, Brian C" w:date="2017-01-25T14:13:00Z">
              <w:r w:rsidRPr="00C47C9A" w:rsidDel="00EF3263">
                <w:rPr>
                  <w:rFonts w:ascii="Arial" w:hAnsi="Arial" w:cs="Arial"/>
                  <w:sz w:val="20"/>
                  <w:szCs w:val="20"/>
                </w:rPr>
                <w:delText># completed dissertations</w:delText>
              </w:r>
            </w:del>
          </w:p>
          <w:p w14:paraId="7455A913" w14:textId="32DBF67E" w:rsidR="00FA6F8E" w:rsidRPr="00C47C9A" w:rsidDel="00EF3263" w:rsidRDefault="00FA6F8E" w:rsidP="00E63374">
            <w:pPr>
              <w:rPr>
                <w:del w:id="769" w:author="O'Meara, Brian C" w:date="2017-01-25T14:13:00Z"/>
                <w:rFonts w:ascii="Arial" w:hAnsi="Arial" w:cs="Arial"/>
                <w:sz w:val="20"/>
                <w:szCs w:val="20"/>
              </w:rPr>
            </w:pPr>
          </w:p>
        </w:tc>
        <w:tc>
          <w:tcPr>
            <w:tcW w:w="2520" w:type="dxa"/>
          </w:tcPr>
          <w:p w14:paraId="15443198" w14:textId="049ABD6F" w:rsidR="00FA6F8E" w:rsidRPr="00C47C9A" w:rsidDel="00EF3263" w:rsidRDefault="00FA6F8E" w:rsidP="00C47C9A">
            <w:pPr>
              <w:pStyle w:val="ListParagraph"/>
              <w:numPr>
                <w:ilvl w:val="0"/>
                <w:numId w:val="7"/>
              </w:numPr>
              <w:ind w:left="162" w:hanging="162"/>
              <w:rPr>
                <w:del w:id="770" w:author="O'Meara, Brian C" w:date="2017-01-25T14:13:00Z"/>
                <w:rFonts w:ascii="Arial" w:hAnsi="Arial" w:cs="Arial"/>
                <w:color w:val="FF0000"/>
                <w:sz w:val="20"/>
                <w:szCs w:val="20"/>
              </w:rPr>
            </w:pPr>
            <w:del w:id="771" w:author="O'Meara, Brian C" w:date="2017-01-25T14:13:00Z">
              <w:r w:rsidRPr="00C47C9A" w:rsidDel="00EF3263">
                <w:rPr>
                  <w:rFonts w:ascii="Arial" w:hAnsi="Arial" w:cs="Arial"/>
                  <w:sz w:val="20"/>
                  <w:szCs w:val="20"/>
                </w:rPr>
                <w:delText>Trainees successfully defend their thesis or dissertation</w:delText>
              </w:r>
            </w:del>
          </w:p>
        </w:tc>
        <w:tc>
          <w:tcPr>
            <w:tcW w:w="1885" w:type="dxa"/>
          </w:tcPr>
          <w:p w14:paraId="742F5913" w14:textId="3F61F07D" w:rsidR="00FA6F8E" w:rsidRPr="00C47C9A" w:rsidDel="00EF3263" w:rsidRDefault="00FA6F8E" w:rsidP="00C47C9A">
            <w:pPr>
              <w:pStyle w:val="ListParagraph"/>
              <w:numPr>
                <w:ilvl w:val="0"/>
                <w:numId w:val="8"/>
              </w:numPr>
              <w:ind w:left="162" w:hanging="180"/>
              <w:rPr>
                <w:del w:id="772" w:author="O'Meara, Brian C" w:date="2017-01-25T14:13:00Z"/>
                <w:rFonts w:ascii="Arial" w:hAnsi="Arial" w:cs="Arial"/>
                <w:sz w:val="20"/>
                <w:szCs w:val="20"/>
              </w:rPr>
            </w:pPr>
            <w:del w:id="773" w:author="O'Meara, Brian C" w:date="2017-01-25T14:13:00Z">
              <w:r w:rsidRPr="00C47C9A" w:rsidDel="00EF3263">
                <w:rPr>
                  <w:rFonts w:ascii="Arial" w:hAnsi="Arial" w:cs="Arial"/>
                  <w:sz w:val="20"/>
                  <w:szCs w:val="20"/>
                </w:rPr>
                <w:delText>Document review</w:delText>
              </w:r>
            </w:del>
          </w:p>
        </w:tc>
      </w:tr>
      <w:tr w:rsidR="001E16BC" w:rsidRPr="00E63374" w:rsidDel="00EF3263" w14:paraId="1E3E5B13" w14:textId="63711CC3" w:rsidTr="00C47C9A">
        <w:trPr>
          <w:del w:id="774" w:author="O'Meara, Brian C" w:date="2017-01-25T14:13:00Z"/>
        </w:trPr>
        <w:tc>
          <w:tcPr>
            <w:tcW w:w="1795" w:type="dxa"/>
            <w:shd w:val="clear" w:color="auto" w:fill="EDEDED" w:themeFill="accent3" w:themeFillTint="33"/>
            <w:vAlign w:val="center"/>
          </w:tcPr>
          <w:p w14:paraId="5E80386A" w14:textId="484CF3B7" w:rsidR="00FA6F8E" w:rsidRPr="00C47C9A" w:rsidDel="00EF3263" w:rsidRDefault="00FA6F8E" w:rsidP="00C47C9A">
            <w:pPr>
              <w:jc w:val="center"/>
              <w:rPr>
                <w:del w:id="775" w:author="O'Meara, Brian C" w:date="2017-01-25T14:13:00Z"/>
                <w:rFonts w:ascii="Arial" w:hAnsi="Arial" w:cs="Arial"/>
                <w:b/>
                <w:sz w:val="20"/>
                <w:szCs w:val="20"/>
              </w:rPr>
            </w:pPr>
            <w:del w:id="776" w:author="O'Meara, Brian C" w:date="2017-01-25T14:13:00Z">
              <w:r w:rsidRPr="00C47C9A" w:rsidDel="00EF3263">
                <w:rPr>
                  <w:rFonts w:ascii="Arial" w:hAnsi="Arial" w:cs="Arial"/>
                  <w:b/>
                  <w:sz w:val="20"/>
                  <w:szCs w:val="20"/>
                </w:rPr>
                <w:delText>Cross-disciplinary Committees</w:delText>
              </w:r>
            </w:del>
          </w:p>
        </w:tc>
        <w:tc>
          <w:tcPr>
            <w:tcW w:w="3150" w:type="dxa"/>
          </w:tcPr>
          <w:p w14:paraId="780120DB" w14:textId="4B2E86E0" w:rsidR="00FA6F8E" w:rsidRPr="00C47C9A" w:rsidDel="00EF3263" w:rsidRDefault="00FA6F8E" w:rsidP="00E63374">
            <w:pPr>
              <w:rPr>
                <w:del w:id="777" w:author="O'Meara, Brian C" w:date="2017-01-25T14:13:00Z"/>
                <w:rFonts w:ascii="Arial" w:hAnsi="Arial" w:cs="Arial"/>
                <w:sz w:val="20"/>
                <w:szCs w:val="20"/>
              </w:rPr>
            </w:pPr>
            <w:del w:id="778" w:author="O'Meara, Brian C" w:date="2017-01-25T14:13:00Z">
              <w:r w:rsidRPr="00C47C9A" w:rsidDel="00EF3263">
                <w:rPr>
                  <w:rFonts w:ascii="Arial" w:hAnsi="Arial" w:cs="Arial"/>
                  <w:sz w:val="20"/>
                  <w:szCs w:val="20"/>
                </w:rPr>
                <w:delText># of committees</w:delText>
              </w:r>
            </w:del>
          </w:p>
        </w:tc>
        <w:tc>
          <w:tcPr>
            <w:tcW w:w="2520" w:type="dxa"/>
          </w:tcPr>
          <w:p w14:paraId="5E567668" w14:textId="52F91F95" w:rsidR="00FA6F8E" w:rsidRPr="00C47C9A" w:rsidDel="00EF3263" w:rsidRDefault="00FA6F8E" w:rsidP="00C47C9A">
            <w:pPr>
              <w:pStyle w:val="ListParagraph"/>
              <w:numPr>
                <w:ilvl w:val="0"/>
                <w:numId w:val="7"/>
              </w:numPr>
              <w:ind w:left="162" w:hanging="162"/>
              <w:rPr>
                <w:del w:id="779" w:author="O'Meara, Brian C" w:date="2017-01-25T14:13:00Z"/>
                <w:rFonts w:ascii="Arial" w:hAnsi="Arial" w:cs="Arial"/>
                <w:sz w:val="20"/>
                <w:szCs w:val="20"/>
              </w:rPr>
            </w:pPr>
            <w:del w:id="780" w:author="O'Meara, Brian C" w:date="2017-01-25T14:13:00Z">
              <w:r w:rsidRPr="00C47C9A" w:rsidDel="00EF3263">
                <w:rPr>
                  <w:rFonts w:ascii="Arial" w:hAnsi="Arial" w:cs="Arial"/>
                  <w:sz w:val="20"/>
                  <w:szCs w:val="20"/>
                </w:rPr>
                <w:delText>Committees are diverse</w:delText>
              </w:r>
            </w:del>
          </w:p>
        </w:tc>
        <w:tc>
          <w:tcPr>
            <w:tcW w:w="1885" w:type="dxa"/>
          </w:tcPr>
          <w:p w14:paraId="36094F92" w14:textId="3A3D79A9" w:rsidR="00FA6F8E" w:rsidRPr="00C47C9A" w:rsidDel="00EF3263" w:rsidRDefault="00FA6F8E" w:rsidP="00C47C9A">
            <w:pPr>
              <w:pStyle w:val="ListParagraph"/>
              <w:numPr>
                <w:ilvl w:val="0"/>
                <w:numId w:val="8"/>
              </w:numPr>
              <w:ind w:left="162" w:hanging="180"/>
              <w:rPr>
                <w:del w:id="781" w:author="O'Meara, Brian C" w:date="2017-01-25T14:13:00Z"/>
                <w:rFonts w:ascii="Arial" w:hAnsi="Arial" w:cs="Arial"/>
                <w:sz w:val="20"/>
                <w:szCs w:val="20"/>
              </w:rPr>
            </w:pPr>
            <w:del w:id="782" w:author="O'Meara, Brian C" w:date="2017-01-25T14:13:00Z">
              <w:r w:rsidRPr="00C47C9A" w:rsidDel="00EF3263">
                <w:rPr>
                  <w:rFonts w:ascii="Arial" w:hAnsi="Arial" w:cs="Arial"/>
                  <w:sz w:val="20"/>
                  <w:szCs w:val="20"/>
                </w:rPr>
                <w:delText>Document review</w:delText>
              </w:r>
            </w:del>
          </w:p>
        </w:tc>
      </w:tr>
      <w:tr w:rsidR="001E16BC" w:rsidRPr="00E63374" w:rsidDel="00EF3263" w14:paraId="35C83F31" w14:textId="33E2AD79" w:rsidTr="00C47C9A">
        <w:trPr>
          <w:del w:id="783" w:author="O'Meara, Brian C" w:date="2017-01-25T14:13:00Z"/>
        </w:trPr>
        <w:tc>
          <w:tcPr>
            <w:tcW w:w="1795" w:type="dxa"/>
            <w:shd w:val="clear" w:color="auto" w:fill="EDEDED" w:themeFill="accent3" w:themeFillTint="33"/>
            <w:vAlign w:val="center"/>
          </w:tcPr>
          <w:p w14:paraId="5938A2DF" w14:textId="349E87F7" w:rsidR="00FA6F8E" w:rsidRPr="00C47C9A" w:rsidDel="00EF3263" w:rsidRDefault="00FA6F8E" w:rsidP="00C47C9A">
            <w:pPr>
              <w:jc w:val="center"/>
              <w:rPr>
                <w:del w:id="784" w:author="O'Meara, Brian C" w:date="2017-01-25T14:13:00Z"/>
                <w:rFonts w:ascii="Arial" w:hAnsi="Arial" w:cs="Arial"/>
                <w:b/>
                <w:sz w:val="20"/>
                <w:szCs w:val="20"/>
              </w:rPr>
            </w:pPr>
            <w:del w:id="785" w:author="O'Meara, Brian C" w:date="2017-01-25T14:13:00Z">
              <w:r w:rsidRPr="00C47C9A" w:rsidDel="00EF3263">
                <w:rPr>
                  <w:rFonts w:ascii="Arial" w:hAnsi="Arial" w:cs="Arial"/>
                  <w:b/>
                  <w:sz w:val="20"/>
                  <w:szCs w:val="20"/>
                </w:rPr>
                <w:delText>Publications</w:delText>
              </w:r>
            </w:del>
          </w:p>
        </w:tc>
        <w:tc>
          <w:tcPr>
            <w:tcW w:w="3150" w:type="dxa"/>
          </w:tcPr>
          <w:p w14:paraId="6CCD1CFA" w14:textId="40D2E7F8" w:rsidR="00FA6F8E" w:rsidRPr="00C47C9A" w:rsidDel="00EF3263" w:rsidRDefault="00FA6F8E" w:rsidP="00E63374">
            <w:pPr>
              <w:rPr>
                <w:del w:id="786" w:author="O'Meara, Brian C" w:date="2017-01-25T14:13:00Z"/>
                <w:rFonts w:ascii="Arial" w:hAnsi="Arial" w:cs="Arial"/>
                <w:sz w:val="20"/>
                <w:szCs w:val="20"/>
              </w:rPr>
            </w:pPr>
            <w:del w:id="787" w:author="O'Meara, Brian C" w:date="2017-01-25T14:13:00Z">
              <w:r w:rsidRPr="00C47C9A" w:rsidDel="00EF3263">
                <w:rPr>
                  <w:rFonts w:ascii="Arial" w:hAnsi="Arial" w:cs="Arial"/>
                  <w:sz w:val="20"/>
                  <w:szCs w:val="20"/>
                </w:rPr>
                <w:delText># published manuscripts</w:delText>
              </w:r>
            </w:del>
          </w:p>
          <w:p w14:paraId="13DD861A" w14:textId="7619FBBE" w:rsidR="00FA6F8E" w:rsidRPr="00C47C9A" w:rsidDel="00EF3263" w:rsidRDefault="00FA6F8E" w:rsidP="00E63374">
            <w:pPr>
              <w:rPr>
                <w:del w:id="788" w:author="O'Meara, Brian C" w:date="2017-01-25T14:13:00Z"/>
                <w:rFonts w:ascii="Arial" w:hAnsi="Arial" w:cs="Arial"/>
                <w:sz w:val="20"/>
                <w:szCs w:val="20"/>
              </w:rPr>
            </w:pPr>
            <w:del w:id="789" w:author="O'Meara, Brian C" w:date="2017-01-25T14:13:00Z">
              <w:r w:rsidRPr="00C47C9A" w:rsidDel="00EF3263">
                <w:rPr>
                  <w:rFonts w:ascii="Arial" w:hAnsi="Arial" w:cs="Arial"/>
                  <w:sz w:val="20"/>
                  <w:szCs w:val="20"/>
                </w:rPr>
                <w:delText># journals</w:delText>
              </w:r>
            </w:del>
          </w:p>
          <w:p w14:paraId="346E60D9" w14:textId="5DDBA261" w:rsidR="00FA6F8E" w:rsidRPr="00C47C9A" w:rsidDel="00EF3263" w:rsidRDefault="00FA6F8E" w:rsidP="00E63374">
            <w:pPr>
              <w:rPr>
                <w:del w:id="790" w:author="O'Meara, Brian C" w:date="2017-01-25T14:13:00Z"/>
                <w:rFonts w:ascii="Arial" w:hAnsi="Arial" w:cs="Arial"/>
                <w:sz w:val="20"/>
                <w:szCs w:val="20"/>
              </w:rPr>
            </w:pPr>
            <w:del w:id="791" w:author="O'Meara, Brian C" w:date="2017-01-25T14:13:00Z">
              <w:r w:rsidRPr="00C47C9A" w:rsidDel="00EF3263">
                <w:rPr>
                  <w:rFonts w:ascii="Arial" w:hAnsi="Arial" w:cs="Arial"/>
                  <w:sz w:val="20"/>
                  <w:szCs w:val="20"/>
                </w:rPr>
                <w:delText># non-academic publications</w:delText>
              </w:r>
            </w:del>
          </w:p>
          <w:p w14:paraId="098630AA" w14:textId="4DF154E7" w:rsidR="00FA6F8E" w:rsidRPr="00C47C9A" w:rsidDel="00EF3263" w:rsidRDefault="00FA6F8E" w:rsidP="00E63374">
            <w:pPr>
              <w:rPr>
                <w:del w:id="792" w:author="O'Meara, Brian C" w:date="2017-01-25T14:13:00Z"/>
                <w:rFonts w:ascii="Arial" w:hAnsi="Arial" w:cs="Arial"/>
                <w:sz w:val="20"/>
                <w:szCs w:val="20"/>
              </w:rPr>
            </w:pPr>
            <w:del w:id="793" w:author="O'Meara, Brian C" w:date="2017-01-25T14:13:00Z">
              <w:r w:rsidRPr="00C47C9A" w:rsidDel="00EF3263">
                <w:rPr>
                  <w:rFonts w:ascii="Arial" w:hAnsi="Arial" w:cs="Arial"/>
                  <w:sz w:val="20"/>
                  <w:szCs w:val="20"/>
                </w:rPr>
                <w:delText># collaborations per paper</w:delText>
              </w:r>
            </w:del>
          </w:p>
        </w:tc>
        <w:tc>
          <w:tcPr>
            <w:tcW w:w="2520" w:type="dxa"/>
          </w:tcPr>
          <w:p w14:paraId="7C059656" w14:textId="3E5310D0" w:rsidR="00FA6F8E" w:rsidRPr="00C47C9A" w:rsidDel="00EF3263" w:rsidRDefault="00FA6F8E" w:rsidP="00C47C9A">
            <w:pPr>
              <w:pStyle w:val="ListParagraph"/>
              <w:numPr>
                <w:ilvl w:val="0"/>
                <w:numId w:val="7"/>
              </w:numPr>
              <w:ind w:left="162" w:hanging="162"/>
              <w:rPr>
                <w:del w:id="794" w:author="O'Meara, Brian C" w:date="2017-01-25T14:13:00Z"/>
                <w:rFonts w:ascii="Arial" w:hAnsi="Arial" w:cs="Arial"/>
                <w:sz w:val="20"/>
                <w:szCs w:val="20"/>
              </w:rPr>
            </w:pPr>
            <w:del w:id="795" w:author="O'Meara, Brian C" w:date="2017-01-25T14:13:00Z">
              <w:r w:rsidRPr="00C47C9A" w:rsidDel="00EF3263">
                <w:rPr>
                  <w:rFonts w:ascii="Arial" w:hAnsi="Arial" w:cs="Arial"/>
                  <w:sz w:val="20"/>
                  <w:szCs w:val="20"/>
                </w:rPr>
                <w:delText>Disseminate findings to broad audience</w:delText>
              </w:r>
            </w:del>
          </w:p>
        </w:tc>
        <w:tc>
          <w:tcPr>
            <w:tcW w:w="1885" w:type="dxa"/>
          </w:tcPr>
          <w:p w14:paraId="7D65645D" w14:textId="13B8CED0" w:rsidR="00FA6F8E" w:rsidRPr="00C47C9A" w:rsidDel="00EF3263" w:rsidRDefault="00FA6F8E" w:rsidP="00C47C9A">
            <w:pPr>
              <w:pStyle w:val="ListParagraph"/>
              <w:numPr>
                <w:ilvl w:val="0"/>
                <w:numId w:val="8"/>
              </w:numPr>
              <w:ind w:left="162" w:hanging="180"/>
              <w:rPr>
                <w:del w:id="796" w:author="O'Meara, Brian C" w:date="2017-01-25T14:13:00Z"/>
                <w:rFonts w:ascii="Arial" w:hAnsi="Arial" w:cs="Arial"/>
                <w:sz w:val="20"/>
                <w:szCs w:val="20"/>
              </w:rPr>
            </w:pPr>
            <w:del w:id="797" w:author="O'Meara, Brian C" w:date="2017-01-25T14:13:00Z">
              <w:r w:rsidRPr="00C47C9A" w:rsidDel="00EF3263">
                <w:rPr>
                  <w:rFonts w:ascii="Arial" w:hAnsi="Arial" w:cs="Arial"/>
                  <w:sz w:val="20"/>
                  <w:szCs w:val="20"/>
                </w:rPr>
                <w:delText>Document review</w:delText>
              </w:r>
            </w:del>
          </w:p>
        </w:tc>
      </w:tr>
      <w:tr w:rsidR="00065B77" w:rsidRPr="00E63374" w:rsidDel="00EF3263" w14:paraId="2B1D6E1E" w14:textId="6711069F" w:rsidTr="00C47C9A">
        <w:trPr>
          <w:del w:id="798" w:author="O'Meara, Brian C" w:date="2017-01-25T14:13:00Z"/>
        </w:trPr>
        <w:tc>
          <w:tcPr>
            <w:tcW w:w="9350" w:type="dxa"/>
            <w:gridSpan w:val="4"/>
            <w:shd w:val="clear" w:color="auto" w:fill="auto"/>
          </w:tcPr>
          <w:p w14:paraId="7914B980" w14:textId="69A481B6" w:rsidR="00065B77" w:rsidRPr="00065B77" w:rsidDel="00EF3263" w:rsidRDefault="00065B77" w:rsidP="00C47C9A">
            <w:pPr>
              <w:rPr>
                <w:del w:id="799" w:author="O'Meara, Brian C" w:date="2017-01-25T14:13:00Z"/>
                <w:rFonts w:ascii="Arial" w:hAnsi="Arial" w:cs="Arial"/>
                <w:sz w:val="20"/>
                <w:szCs w:val="20"/>
              </w:rPr>
            </w:pPr>
            <w:del w:id="800" w:author="O'Meara, Brian C" w:date="2017-01-25T14:13:00Z">
              <w:r w:rsidRPr="003063FD" w:rsidDel="00EF3263">
                <w:rPr>
                  <w:rFonts w:ascii="Arial" w:hAnsi="Arial" w:cs="Arial"/>
                  <w:b/>
                  <w:sz w:val="20"/>
                  <w:szCs w:val="20"/>
                </w:rPr>
                <w:delText>Goal 3</w:delText>
              </w:r>
              <w:r w:rsidDel="00EF3263">
                <w:rPr>
                  <w:rFonts w:ascii="Arial" w:hAnsi="Arial" w:cs="Arial"/>
                  <w:b/>
                  <w:sz w:val="20"/>
                  <w:szCs w:val="20"/>
                </w:rPr>
                <w:delText xml:space="preserve"> – </w:delText>
              </w:r>
              <w:r w:rsidRPr="003063FD" w:rsidDel="00EF3263">
                <w:rPr>
                  <w:rFonts w:ascii="Arial" w:hAnsi="Arial" w:cs="Arial"/>
                  <w:b/>
                  <w:sz w:val="20"/>
                  <w:szCs w:val="20"/>
                </w:rPr>
                <w:delText>Generate knowledge about innovations in graduate education approaches</w:delText>
              </w:r>
              <w:r w:rsidDel="00EF3263">
                <w:rPr>
                  <w:rFonts w:ascii="Arial" w:hAnsi="Arial" w:cs="Arial"/>
                  <w:b/>
                  <w:sz w:val="20"/>
                  <w:szCs w:val="20"/>
                </w:rPr>
                <w:delText>:</w:delText>
              </w:r>
            </w:del>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ocument program implementation over 5 years (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801"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802" w:author="Pound, Sharon Sweetser" w:date="2017-01-22T11:39:00Z"/>
          <w:rFonts w:ascii="Arial" w:hAnsi="Arial" w:cs="Arial"/>
          <w:i/>
          <w:sz w:val="22"/>
          <w:szCs w:val="22"/>
          <w:u w:val="single"/>
        </w:rPr>
      </w:pPr>
      <w:ins w:id="803"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804" w:author="Pound, Sharon Sweetser" w:date="2017-01-22T11:39:00Z"/>
          <w:rFonts w:ascii="Arial" w:hAnsi="Arial" w:cs="Arial"/>
          <w:sz w:val="22"/>
          <w:szCs w:val="22"/>
        </w:rPr>
      </w:pPr>
      <w:ins w:id="805"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806" w:author="Pound, Sharon Sweetser" w:date="2017-01-22T11:39:00Z"/>
          <w:rFonts w:ascii="Arial" w:hAnsi="Arial" w:cs="Arial"/>
          <w:sz w:val="22"/>
          <w:szCs w:val="22"/>
        </w:rPr>
      </w:pPr>
    </w:p>
    <w:p w14:paraId="6E319C3F" w14:textId="77777777" w:rsidR="00FA6F8E" w:rsidRPr="006904E2" w:rsidRDefault="00FA6F8E" w:rsidP="00FA6F8E">
      <w:pPr>
        <w:rPr>
          <w:ins w:id="807"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808" w:author="Pound, Sharon Sweetser" w:date="2017-01-22T10:45:00Z"/>
          <w:rFonts w:ascii="Arial" w:hAnsi="Arial" w:cs="Arial"/>
          <w:sz w:val="22"/>
          <w:szCs w:val="22"/>
        </w:rPr>
      </w:pPr>
      <w:del w:id="809"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810" w:author="Pound, Sharon Sweetser" w:date="2017-01-22T10:45:00Z"/>
          <w:rFonts w:ascii="Arial" w:hAnsi="Arial" w:cs="Arial"/>
          <w:sz w:val="22"/>
          <w:szCs w:val="22"/>
        </w:rPr>
      </w:pPr>
      <w:del w:id="811"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812"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813" w:author="Pound, Sharon Sweetser" w:date="2017-01-22T11:48:00Z"/>
          <w:rFonts w:ascii="Arial" w:hAnsi="Arial" w:cs="Arial"/>
          <w:b/>
          <w:sz w:val="22"/>
          <w:szCs w:val="22"/>
        </w:rPr>
      </w:pPr>
      <w:del w:id="814" w:author="Pound, Sharon Sweetser" w:date="2017-01-22T12:09:00Z">
        <w:r w:rsidDel="00345B38">
          <w:rPr>
            <w:rFonts w:ascii="Arial" w:hAnsi="Arial" w:cs="Arial"/>
            <w:b/>
            <w:sz w:val="22"/>
            <w:szCs w:val="22"/>
          </w:rPr>
          <w:delText>H</w:delText>
        </w:r>
      </w:del>
      <w:ins w:id="815"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816"/>
      <w:r w:rsidR="003F40E5" w:rsidRPr="00650BEC">
        <w:rPr>
          <w:rFonts w:ascii="Arial" w:hAnsi="Arial" w:cs="Arial"/>
          <w:b/>
          <w:sz w:val="22"/>
          <w:szCs w:val="22"/>
        </w:rPr>
        <w:t xml:space="preserve">Training </w:t>
      </w:r>
      <w:commentRangeEnd w:id="816"/>
      <w:r w:rsidR="003F40E5" w:rsidRPr="00650BEC">
        <w:rPr>
          <w:rStyle w:val="CommentReference"/>
          <w:rFonts w:ascii="Arial" w:hAnsi="Arial" w:cs="Arial"/>
          <w:sz w:val="22"/>
          <w:szCs w:val="22"/>
        </w:rPr>
        <w:commentReference w:id="816"/>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817" w:author="Pound, Sharon Sweetser" w:date="2017-01-22T11:31:00Z">
        <w:r w:rsidR="00065B77">
          <w:rPr>
            <w:rFonts w:ascii="Arial" w:hAnsi="Arial" w:cs="Arial"/>
            <w:sz w:val="22"/>
            <w:szCs w:val="22"/>
          </w:rPr>
          <w:t>.</w:t>
        </w:r>
      </w:ins>
      <w:r w:rsidRPr="00650BEC">
        <w:rPr>
          <w:rFonts w:ascii="Arial" w:hAnsi="Arial" w:cs="Arial"/>
          <w:sz w:val="22"/>
          <w:szCs w:val="22"/>
        </w:rPr>
        <w:t>D</w:t>
      </w:r>
      <w:ins w:id="818"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819" w:author="Pound, Sharon Sweetser" w:date="2017-01-22T11:31:00Z">
        <w:r w:rsidR="00065B77">
          <w:rPr>
            <w:rFonts w:ascii="Arial" w:hAnsi="Arial" w:cs="Arial"/>
            <w:sz w:val="22"/>
            <w:szCs w:val="22"/>
          </w:rPr>
          <w:t>.</w:t>
        </w:r>
      </w:ins>
      <w:r w:rsidRPr="00650BEC">
        <w:rPr>
          <w:rFonts w:ascii="Arial" w:hAnsi="Arial" w:cs="Arial"/>
          <w:sz w:val="22"/>
          <w:szCs w:val="22"/>
        </w:rPr>
        <w:t>D</w:t>
      </w:r>
      <w:ins w:id="820"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821"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822" w:author="Pound, Sharon Sweetser" w:date="2017-01-22T11:31:00Z">
        <w:r w:rsidR="00065B77">
          <w:rPr>
            <w:rFonts w:ascii="Arial" w:hAnsi="Arial" w:cs="Arial"/>
            <w:sz w:val="22"/>
            <w:szCs w:val="22"/>
          </w:rPr>
          <w:t>.</w:t>
        </w:r>
      </w:ins>
      <w:r w:rsidRPr="00650BEC">
        <w:rPr>
          <w:rFonts w:ascii="Arial" w:hAnsi="Arial" w:cs="Arial"/>
          <w:sz w:val="22"/>
          <w:szCs w:val="22"/>
        </w:rPr>
        <w:t>D</w:t>
      </w:r>
      <w:ins w:id="823"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824" w:author="Pound, Sharon Sweetser" w:date="2017-01-22T11:31:00Z">
        <w:r w:rsidR="00C06725">
          <w:rPr>
            <w:rFonts w:ascii="Arial" w:hAnsi="Arial" w:cs="Arial"/>
            <w:sz w:val="22"/>
            <w:szCs w:val="22"/>
          </w:rPr>
          <w:t>.</w:t>
        </w:r>
      </w:ins>
      <w:r>
        <w:rPr>
          <w:rFonts w:ascii="Arial" w:hAnsi="Arial" w:cs="Arial"/>
          <w:sz w:val="22"/>
          <w:szCs w:val="22"/>
        </w:rPr>
        <w:t>D</w:t>
      </w:r>
      <w:ins w:id="825"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826" w:author="Pound, Sharon Sweetser" w:date="2017-01-22T11:31:00Z">
        <w:r w:rsidR="00C06725">
          <w:rPr>
            <w:rFonts w:ascii="Arial" w:hAnsi="Arial" w:cs="Arial"/>
            <w:sz w:val="22"/>
            <w:szCs w:val="22"/>
          </w:rPr>
          <w:t>.</w:t>
        </w:r>
      </w:ins>
      <w:r>
        <w:rPr>
          <w:rFonts w:ascii="Arial" w:hAnsi="Arial" w:cs="Arial"/>
          <w:sz w:val="22"/>
          <w:szCs w:val="22"/>
        </w:rPr>
        <w:t>D</w:t>
      </w:r>
      <w:ins w:id="827"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828" w:author="Pound, Sharon Sweetser" w:date="2017-01-22T11:31:00Z">
        <w:r w:rsidDel="00C06725">
          <w:rPr>
            <w:rFonts w:ascii="Arial" w:hAnsi="Arial" w:cs="Arial"/>
            <w:sz w:val="22"/>
            <w:szCs w:val="22"/>
          </w:rPr>
          <w:delText>M.S.</w:delText>
        </w:r>
      </w:del>
      <w:ins w:id="829"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 xml:space="preserve">Over the past two years, co-PI Kwit and one of his EEB graduate students have served as undergraduate mentors at the University of Virginia’s Mountain Lake Biological Station, a NSF-funded </w:t>
      </w:r>
      <w:r w:rsidR="001D69F9">
        <w:rPr>
          <w:rFonts w:ascii="Arial" w:hAnsi="Arial" w:cs="Arial"/>
          <w:sz w:val="22"/>
          <w:szCs w:val="22"/>
        </w:rPr>
        <w:lastRenderedPageBreak/>
        <w:t>Research Experience for Undergraduates</w:t>
      </w:r>
      <w:del w:id="830" w:author="Pound, Sharon Sweetser" w:date="2017-01-22T11:32:00Z">
        <w:r w:rsidR="001D69F9" w:rsidDel="00C06725">
          <w:rPr>
            <w:rFonts w:ascii="Arial" w:hAnsi="Arial" w:cs="Arial"/>
            <w:sz w:val="22"/>
            <w:szCs w:val="22"/>
          </w:rPr>
          <w:delText xml:space="preserve"> (</w:delText>
        </w:r>
      </w:del>
      <w:del w:id="831"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832" w:author="Pound, Sharon Sweetser" w:date="2017-01-22T11:32:00Z">
        <w:r w:rsidR="00C06725">
          <w:rPr>
            <w:rFonts w:ascii="Arial" w:hAnsi="Arial" w:cs="Arial"/>
            <w:sz w:val="22"/>
            <w:szCs w:val="22"/>
          </w:rPr>
          <w:t>p</w:t>
        </w:r>
      </w:ins>
      <w:del w:id="833"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834"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835" w:author="Pound, Sharon Sweetser" w:date="2017-01-22T11:32:00Z">
        <w:r w:rsidDel="00C06725">
          <w:rPr>
            <w:rFonts w:ascii="Arial" w:hAnsi="Arial" w:cs="Arial"/>
            <w:sz w:val="22"/>
            <w:szCs w:val="22"/>
          </w:rPr>
          <w:delText xml:space="preserve">MS </w:delText>
        </w:r>
      </w:del>
      <w:ins w:id="836"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837" w:author="Pound, Sharon Sweetser" w:date="2017-01-22T11:32:00Z">
        <w:r w:rsidDel="00C06725">
          <w:rPr>
            <w:rFonts w:ascii="Arial" w:hAnsi="Arial" w:cs="Arial"/>
            <w:sz w:val="22"/>
            <w:szCs w:val="22"/>
          </w:rPr>
          <w:delText>Entomology and Plant Pathology</w:delText>
        </w:r>
      </w:del>
      <w:ins w:id="838" w:author="Pound, Sharon Sweetser" w:date="2017-01-22T11:32:00Z">
        <w:r w:rsidR="00C06725">
          <w:rPr>
            <w:rFonts w:ascii="Arial" w:hAnsi="Arial" w:cs="Arial"/>
            <w:sz w:val="22"/>
            <w:szCs w:val="22"/>
          </w:rPr>
          <w:t>EPP</w:t>
        </w:r>
      </w:ins>
      <w:r>
        <w:rPr>
          <w:rFonts w:ascii="Arial" w:hAnsi="Arial" w:cs="Arial"/>
          <w:sz w:val="22"/>
          <w:szCs w:val="22"/>
        </w:rPr>
        <w:t>; the other two are currently enrolled and on schedule to receive Ph</w:t>
      </w:r>
      <w:ins w:id="839" w:author="Pound, Sharon Sweetser" w:date="2017-01-22T11:32:00Z">
        <w:r w:rsidR="00C06725">
          <w:rPr>
            <w:rFonts w:ascii="Arial" w:hAnsi="Arial" w:cs="Arial"/>
            <w:sz w:val="22"/>
            <w:szCs w:val="22"/>
          </w:rPr>
          <w:t>.</w:t>
        </w:r>
      </w:ins>
      <w:r>
        <w:rPr>
          <w:rFonts w:ascii="Arial" w:hAnsi="Arial" w:cs="Arial"/>
          <w:sz w:val="22"/>
          <w:szCs w:val="22"/>
        </w:rPr>
        <w:t>D</w:t>
      </w:r>
      <w:ins w:id="840" w:author="Pound, Sharon Sweetser" w:date="2017-01-22T11:32:00Z">
        <w:r w:rsidR="00C06725">
          <w:rPr>
            <w:rFonts w:ascii="Arial" w:hAnsi="Arial" w:cs="Arial"/>
            <w:sz w:val="22"/>
            <w:szCs w:val="22"/>
          </w:rPr>
          <w:t>.</w:t>
        </w:r>
      </w:ins>
      <w:r>
        <w:rPr>
          <w:rFonts w:ascii="Arial" w:hAnsi="Arial" w:cs="Arial"/>
          <w:sz w:val="22"/>
          <w:szCs w:val="22"/>
        </w:rPr>
        <w:t xml:space="preserve">s; one in </w:t>
      </w:r>
      <w:del w:id="841" w:author="Pound, Sharon Sweetser" w:date="2017-01-22T11:32:00Z">
        <w:r w:rsidDel="00C06725">
          <w:rPr>
            <w:rFonts w:ascii="Arial" w:hAnsi="Arial" w:cs="Arial"/>
            <w:sz w:val="22"/>
            <w:szCs w:val="22"/>
          </w:rPr>
          <w:delText>Entomology and Plant Pathology</w:delText>
        </w:r>
      </w:del>
      <w:ins w:id="842"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843" w:author="Pound, Sharon Sweetser" w:date="2017-01-22T11:32:00Z">
        <w:r w:rsidDel="00C06725">
          <w:rPr>
            <w:rFonts w:ascii="Arial" w:hAnsi="Arial" w:cs="Arial"/>
            <w:sz w:val="22"/>
            <w:szCs w:val="22"/>
          </w:rPr>
          <w:delText xml:space="preserve">MS </w:delText>
        </w:r>
      </w:del>
      <w:ins w:id="844"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del w:id="845" w:author="Pound, Sharon Sweetser" w:date="2017-01-22T11:32:00Z">
        <w:r w:rsidDel="00C06725">
          <w:rPr>
            <w:rFonts w:ascii="Arial" w:hAnsi="Arial" w:cs="Arial"/>
            <w:sz w:val="22"/>
            <w:szCs w:val="22"/>
          </w:rPr>
          <w:delText>5</w:delText>
        </w:r>
      </w:del>
      <w:ins w:id="846"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847"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848" w:author="Pound, Sharon Sweetser" w:date="2017-01-22T11:33:00Z">
        <w:r w:rsidR="00C06725">
          <w:rPr>
            <w:rFonts w:ascii="Arial" w:hAnsi="Arial" w:cs="Arial"/>
            <w:sz w:val="22"/>
            <w:szCs w:val="22"/>
          </w:rPr>
          <w:t>,</w:t>
        </w:r>
      </w:ins>
      <w:del w:id="849"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850" w:author="Pound, Sharon Sweetser" w:date="2017-01-22T11:33:00Z">
        <w:r w:rsidR="00C06725">
          <w:rPr>
            <w:rFonts w:ascii="Arial" w:hAnsi="Arial" w:cs="Arial"/>
            <w:sz w:val="22"/>
            <w:szCs w:val="22"/>
          </w:rPr>
          <w:t>,</w:t>
        </w:r>
      </w:ins>
      <w:del w:id="851"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852" w:author="Pound, Sharon Sweetser" w:date="2017-01-22T11:33:00Z">
        <w:r w:rsidR="00C06725">
          <w:rPr>
            <w:rFonts w:ascii="Arial" w:hAnsi="Arial" w:cs="Arial"/>
            <w:sz w:val="22"/>
            <w:szCs w:val="22"/>
          </w:rPr>
          <w:t xml:space="preserve">and </w:t>
        </w:r>
      </w:ins>
      <w:del w:id="853" w:author="Pound, Sharon Sweetser" w:date="2017-01-22T11:32:00Z">
        <w:r w:rsidDel="00C06725">
          <w:rPr>
            <w:rFonts w:ascii="Arial" w:hAnsi="Arial" w:cs="Arial"/>
            <w:sz w:val="22"/>
            <w:szCs w:val="22"/>
          </w:rPr>
          <w:delText>Entomology and Plant Pathology</w:delText>
        </w:r>
      </w:del>
      <w:del w:id="854"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855"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856"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857"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858" w:author="Pound, Sharon Sweetser" w:date="2017-01-22T12:09:00Z">
        <w:r>
          <w:rPr>
            <w:rFonts w:ascii="Arial" w:hAnsi="Arial" w:cs="Arial"/>
            <w:b/>
            <w:sz w:val="22"/>
            <w:szCs w:val="22"/>
          </w:rPr>
          <w:t>J</w:t>
        </w:r>
      </w:ins>
      <w:del w:id="859"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860"/>
      <w:r w:rsidR="00A97F5F" w:rsidRPr="00650BEC">
        <w:rPr>
          <w:rFonts w:ascii="Arial" w:hAnsi="Arial" w:cs="Arial"/>
          <w:b/>
          <w:sz w:val="22"/>
          <w:szCs w:val="22"/>
        </w:rPr>
        <w:t xml:space="preserve">Prior </w:t>
      </w:r>
      <w:commentRangeEnd w:id="860"/>
      <w:r w:rsidR="00A97F5F" w:rsidRPr="00650BEC">
        <w:rPr>
          <w:rStyle w:val="CommentReference"/>
          <w:rFonts w:ascii="Arial" w:hAnsi="Arial" w:cs="Arial"/>
          <w:sz w:val="22"/>
          <w:szCs w:val="22"/>
        </w:rPr>
        <w:commentReference w:id="860"/>
      </w:r>
      <w:r w:rsidR="00A97F5F" w:rsidRPr="00650BEC">
        <w:rPr>
          <w:rFonts w:ascii="Arial" w:hAnsi="Arial" w:cs="Arial"/>
          <w:b/>
          <w:sz w:val="22"/>
          <w:szCs w:val="22"/>
        </w:rPr>
        <w:t>Support</w:t>
      </w:r>
    </w:p>
    <w:p w14:paraId="3B07FDB9" w14:textId="16BE1865" w:rsidR="00A97F5F" w:rsidRPr="00394FB2" w:rsidDel="00BA3AC0" w:rsidRDefault="00BA3AC0">
      <w:pPr>
        <w:contextualSpacing/>
        <w:rPr>
          <w:del w:id="861" w:author="Pound, Sharon Sweetser" w:date="2017-01-22T11:48:00Z"/>
          <w:rFonts w:ascii="Arial" w:hAnsi="Arial" w:cs="Arial"/>
          <w:b/>
          <w:sz w:val="22"/>
          <w:szCs w:val="22"/>
        </w:rPr>
      </w:pPr>
      <w:ins w:id="862" w:author="Pound, Sharon Sweetser" w:date="2017-01-22T12:03:00Z">
        <w:r w:rsidRPr="00394FB2">
          <w:rPr>
            <w:rFonts w:ascii="Arial" w:hAnsi="Arial" w:cs="Arial"/>
            <w:b/>
            <w:sz w:val="22"/>
            <w:szCs w:val="22"/>
          </w:rPr>
          <w:t xml:space="preserve">B. O’Meara </w:t>
        </w:r>
      </w:ins>
    </w:p>
    <w:p w14:paraId="118033D3" w14:textId="77777777" w:rsidR="00BA3AC0" w:rsidRDefault="00BA3AC0" w:rsidP="00C47C9A">
      <w:pPr>
        <w:ind w:firstLine="720"/>
        <w:contextualSpacing/>
        <w:rPr>
          <w:ins w:id="863" w:author="Pound, Sharon Sweetser" w:date="2017-01-22T12:03:00Z"/>
          <w:rFonts w:ascii="Arial" w:hAnsi="Arial" w:cs="Arial"/>
          <w:sz w:val="22"/>
          <w:szCs w:val="22"/>
        </w:rPr>
      </w:pPr>
    </w:p>
    <w:p w14:paraId="41D794EB" w14:textId="77777777" w:rsidR="00BA3AC0" w:rsidRDefault="00BA3AC0" w:rsidP="00C47C9A">
      <w:pPr>
        <w:ind w:firstLine="720"/>
        <w:contextualSpacing/>
        <w:rPr>
          <w:ins w:id="864" w:author="Pound, Sharon Sweetser" w:date="2017-01-22T12:03:00Z"/>
          <w:rFonts w:ascii="Arial" w:hAnsi="Arial" w:cs="Arial"/>
          <w:sz w:val="22"/>
          <w:szCs w:val="22"/>
        </w:rPr>
      </w:pPr>
    </w:p>
    <w:p w14:paraId="6A12A07F" w14:textId="77777777" w:rsidR="00BA3AC0" w:rsidRDefault="00BA3AC0" w:rsidP="00C47C9A">
      <w:pPr>
        <w:ind w:firstLine="720"/>
        <w:contextualSpacing/>
        <w:rPr>
          <w:ins w:id="865"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866" w:author="Pound, Sharon Sweetser" w:date="2017-01-22T12:04:00Z"/>
          <w:rFonts w:ascii="Arial" w:hAnsi="Arial" w:cs="Arial"/>
          <w:b/>
          <w:sz w:val="22"/>
          <w:szCs w:val="22"/>
        </w:rPr>
      </w:pPr>
      <w:ins w:id="867"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868" w:author="Pound, Sharon Sweetser" w:date="2017-01-22T12:04:00Z"/>
          <w:rFonts w:ascii="Arial" w:hAnsi="Arial" w:cs="Arial"/>
          <w:sz w:val="22"/>
          <w:szCs w:val="22"/>
        </w:rPr>
      </w:pPr>
    </w:p>
    <w:p w14:paraId="290B71D2" w14:textId="77777777" w:rsidR="00BA3AC0" w:rsidRDefault="00BA3AC0" w:rsidP="00C47C9A">
      <w:pPr>
        <w:ind w:firstLine="720"/>
        <w:contextualSpacing/>
        <w:rPr>
          <w:ins w:id="869" w:author="Pound, Sharon Sweetser" w:date="2017-01-22T12:04:00Z"/>
          <w:rFonts w:ascii="Arial" w:hAnsi="Arial" w:cs="Arial"/>
          <w:sz w:val="22"/>
          <w:szCs w:val="22"/>
        </w:rPr>
      </w:pPr>
    </w:p>
    <w:p w14:paraId="185018E7" w14:textId="77777777" w:rsidR="00BA3AC0" w:rsidRDefault="00BA3AC0" w:rsidP="00C47C9A">
      <w:pPr>
        <w:ind w:firstLine="720"/>
        <w:contextualSpacing/>
        <w:rPr>
          <w:ins w:id="870" w:author="Pound, Sharon Sweetser" w:date="2017-01-22T12:04:00Z"/>
          <w:rFonts w:ascii="Arial" w:hAnsi="Arial" w:cs="Arial"/>
          <w:sz w:val="22"/>
          <w:szCs w:val="22"/>
        </w:rPr>
      </w:pPr>
    </w:p>
    <w:p w14:paraId="14EC02CC" w14:textId="77777777" w:rsidR="00BA3AC0" w:rsidRPr="00C47C9A" w:rsidRDefault="00BA3AC0">
      <w:pPr>
        <w:contextualSpacing/>
        <w:rPr>
          <w:ins w:id="871"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872" w:author="Pound, Sharon Sweetser" w:date="2017-01-22T10:44:00Z">
        <w:r w:rsidRPr="001E16BC">
          <w:rPr>
            <w:rFonts w:ascii="Arial" w:hAnsi="Arial" w:cs="Arial"/>
            <w:b/>
            <w:sz w:val="22"/>
            <w:szCs w:val="22"/>
          </w:rPr>
          <w:t>J. K. Moulton</w:t>
        </w:r>
        <w:r w:rsidRPr="00C47C9A">
          <w:rPr>
            <w:rFonts w:ascii="Arial" w:hAnsi="Arial" w:cs="Arial"/>
            <w:sz w:val="22"/>
            <w:szCs w:val="22"/>
          </w:rPr>
          <w:t xml:space="preserve">, DEB-0933218; MIDGEPEET: A Collaborative Effort to Increase Taxonomic Expertise in Understudied Families of Nematoceran Diptera; $750,000, 09/1/2009–08/31/2015. Intellectual Merit: Morphological and molecular systematic studies were conducted on understudied dipteran families Blephariceridae, Chironomidae. Dixidae, Psychodidae, Simuliidae, and Thaumaleidae, resulting in descriptions of many species.  The eastern Nearctic fauna of Blepharicera was revised to include 23 species, six of which were described as new to science.  Several species of moth flies (Psychodidae) previously unknown to science were discovered in the southeastern US. A multifaceted approach used molecular, cytogenomic, and traditional morphological techniques applied to black flies (Simuliidae) from around the world to obtain new global understanding.  Researchers constructed the first phylogeny for the Thaumaleidae family, and 40 species of Thaumaleida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the impact of the project. Lucid keys to Chirnomidae have been improved, increasing our ability to identify this </w:t>
        </w:r>
        <w:r w:rsidRPr="00C47C9A">
          <w:rPr>
            <w:rFonts w:ascii="Arial" w:hAnsi="Arial" w:cs="Arial"/>
            <w:sz w:val="22"/>
            <w:szCs w:val="22"/>
          </w:rPr>
          <w:lastRenderedPageBreak/>
          <w:t>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Chironomidae, and the Taxonomic Inventory of Simuliidae. Several repositories have and will continue to receive primary types and voucher specimens of all Dipteran families studied. Numerous genetic sequences have been and will continue to be deposited in GenBank.</w:t>
        </w:r>
      </w:ins>
    </w:p>
    <w:p w14:paraId="6E6DD09A" w14:textId="77777777" w:rsidR="00BA3AC0" w:rsidRDefault="00BA3AC0">
      <w:pPr>
        <w:rPr>
          <w:ins w:id="873"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874" w:author="Pound, Sharon Sweetser" w:date="2017-01-22T12:04:00Z"/>
          <w:rFonts w:ascii="Arial" w:hAnsi="Arial" w:cs="Arial"/>
          <w:b/>
          <w:sz w:val="22"/>
          <w:szCs w:val="22"/>
        </w:rPr>
      </w:pPr>
      <w:ins w:id="875" w:author="Pound, Sharon Sweetser" w:date="2017-01-22T12:04:00Z">
        <w:r w:rsidRPr="00394FB2">
          <w:rPr>
            <w:rFonts w:ascii="Arial" w:hAnsi="Arial" w:cs="Arial"/>
            <w:b/>
            <w:sz w:val="22"/>
            <w:szCs w:val="22"/>
          </w:rPr>
          <w:t>M. Staton</w:t>
        </w:r>
      </w:ins>
    </w:p>
    <w:p w14:paraId="7FBA8389" w14:textId="77777777" w:rsidR="00BA3AC0" w:rsidRDefault="00BA3AC0">
      <w:pPr>
        <w:rPr>
          <w:ins w:id="876"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877" w:author="Pound, Sharon Sweetser" w:date="2017-01-22T12:04:00Z">
        <w:r>
          <w:rPr>
            <w:rFonts w:ascii="Arial" w:hAnsi="Arial" w:cs="Arial"/>
            <w:b/>
            <w:sz w:val="22"/>
            <w:szCs w:val="22"/>
          </w:rPr>
          <w:tab/>
          <w:t xml:space="preserve">C. Kwit </w:t>
        </w:r>
      </w:ins>
      <w:ins w:id="878"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879" w:author="Pound, Sharon Sweetser" w:date="2017-01-22T11:48:00Z"/>
          <w:rFonts w:ascii="Arial" w:hAnsi="Arial" w:cs="Arial"/>
          <w:b/>
          <w:sz w:val="22"/>
          <w:szCs w:val="22"/>
        </w:rPr>
      </w:pPr>
      <w:ins w:id="880" w:author="Pound, Sharon Sweetser" w:date="2017-01-22T11:48:00Z">
        <w:r>
          <w:rPr>
            <w:rFonts w:ascii="Arial" w:hAnsi="Arial" w:cs="Arial"/>
            <w:b/>
            <w:sz w:val="22"/>
            <w:szCs w:val="22"/>
          </w:rPr>
          <w:lastRenderedPageBreak/>
          <w:t>References</w:t>
        </w:r>
      </w:ins>
    </w:p>
    <w:p w14:paraId="63B3B29D" w14:textId="77777777" w:rsidR="005C1C50" w:rsidRPr="00650BEC" w:rsidRDefault="005C1C50">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Default="00964FB4">
      <w:pPr>
        <w:contextualSpacing/>
        <w:rPr>
          <w:ins w:id="881"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882" w:author="Pound, Sharon Sweetser" w:date="2017-01-22T10:46:00Z"/>
          <w:rFonts w:ascii="Arial" w:hAnsi="Arial" w:cs="Arial"/>
          <w:b/>
          <w:sz w:val="22"/>
          <w:szCs w:val="22"/>
        </w:rPr>
      </w:pPr>
    </w:p>
    <w:p w14:paraId="530413C1" w14:textId="77777777" w:rsidR="00F54773" w:rsidRDefault="00F54773">
      <w:pPr>
        <w:contextualSpacing/>
        <w:rPr>
          <w:ins w:id="883" w:author="Pound, Sharon Sweetser" w:date="2017-01-22T10:46:00Z"/>
          <w:rFonts w:ascii="Arial" w:hAnsi="Arial" w:cs="Arial"/>
          <w:b/>
          <w:sz w:val="22"/>
          <w:szCs w:val="22"/>
        </w:rPr>
      </w:pPr>
    </w:p>
    <w:p w14:paraId="5E76A396" w14:textId="46761305" w:rsidR="00F54773" w:rsidRDefault="00F54773">
      <w:pPr>
        <w:contextualSpacing/>
        <w:rPr>
          <w:ins w:id="884" w:author="Pound, Sharon Sweetser" w:date="2017-01-22T10:46:00Z"/>
          <w:rFonts w:ascii="Arial" w:hAnsi="Arial" w:cs="Arial"/>
          <w:b/>
          <w:sz w:val="22"/>
          <w:szCs w:val="22"/>
        </w:rPr>
      </w:pPr>
      <w:ins w:id="885"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886" w:author="Pound, Sharon Sweetser" w:date="2017-01-22T10:46:00Z"/>
          <w:rFonts w:ascii="Arial" w:hAnsi="Arial" w:cs="Arial"/>
          <w:sz w:val="22"/>
          <w:szCs w:val="22"/>
        </w:rPr>
      </w:pPr>
      <w:ins w:id="887" w:author="Pound, Sharon Sweetser" w:date="2017-01-22T10:46:00Z">
        <w:r w:rsidRPr="00F54773">
          <w:rPr>
            <w:rFonts w:ascii="Arial" w:hAnsi="Arial" w:cs="Arial"/>
            <w:sz w:val="22"/>
            <w:szCs w:val="22"/>
          </w:rPr>
          <w:t>Rossi, P.H., Lipsey, M.W., &amp; Freeman, H.E. (2004). Evaluation: A systematic approach. Thousand Oaks, CA: Sage.</w:t>
        </w:r>
      </w:ins>
    </w:p>
    <w:p w14:paraId="20269798" w14:textId="77777777" w:rsidR="00F54773" w:rsidRPr="00F54773" w:rsidRDefault="00F54773" w:rsidP="00F54773">
      <w:pPr>
        <w:contextualSpacing/>
        <w:rPr>
          <w:ins w:id="888" w:author="Pound, Sharon Sweetser" w:date="2017-01-22T10:46:00Z"/>
          <w:rFonts w:ascii="Arial" w:hAnsi="Arial" w:cs="Arial"/>
          <w:sz w:val="22"/>
          <w:szCs w:val="22"/>
        </w:rPr>
      </w:pPr>
    </w:p>
    <w:p w14:paraId="145CC81F" w14:textId="42E925DD" w:rsidR="00F54773" w:rsidRDefault="00960928">
      <w:pPr>
        <w:contextualSpacing/>
        <w:rPr>
          <w:ins w:id="889" w:author="Pound, Sharon Sweetser" w:date="2017-01-22T10:59:00Z"/>
          <w:rFonts w:ascii="Arial" w:hAnsi="Arial" w:cs="Arial"/>
          <w:b/>
          <w:sz w:val="22"/>
          <w:szCs w:val="22"/>
        </w:rPr>
      </w:pPr>
      <w:ins w:id="890"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891" w:author="Pound, Sharon Sweetser" w:date="2017-01-22T11:00:00Z"/>
          <w:rFonts w:ascii="Arial" w:hAnsi="Arial" w:cs="Arial"/>
          <w:sz w:val="22"/>
          <w:szCs w:val="22"/>
        </w:rPr>
      </w:pPr>
      <w:ins w:id="892"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893" w:author="Pound, Sharon Sweetser" w:date="2017-01-22T11:00:00Z"/>
          <w:rFonts w:ascii="Arial" w:hAnsi="Arial" w:cs="Arial"/>
          <w:sz w:val="22"/>
          <w:szCs w:val="22"/>
        </w:rPr>
      </w:pPr>
      <w:ins w:id="894"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895" w:author="Pound, Sharon Sweetser" w:date="2017-01-22T11:00:00Z"/>
          <w:rFonts w:ascii="Arial" w:hAnsi="Arial" w:cs="Arial"/>
          <w:sz w:val="22"/>
          <w:szCs w:val="22"/>
        </w:rPr>
      </w:pPr>
      <w:ins w:id="896" w:author="Pound, Sharon Sweetser" w:date="2017-01-22T11:00:00Z">
        <w:r w:rsidRPr="00394FB2">
          <w:rPr>
            <w:rFonts w:ascii="Arial" w:hAnsi="Arial" w:cs="Arial"/>
            <w:sz w:val="22"/>
            <w:szCs w:val="22"/>
          </w:rPr>
          <w:t>Gullan,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897"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898" w:author="Pound, Sharon Sweetser" w:date="2017-01-22T11:00:00Z"/>
          <w:rFonts w:ascii="Arial" w:hAnsi="Arial" w:cs="Arial"/>
          <w:sz w:val="22"/>
          <w:szCs w:val="22"/>
        </w:rPr>
      </w:pPr>
      <w:ins w:id="899"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900" w:author="Pound, Sharon Sweetser" w:date="2017-01-22T11:00:00Z"/>
          <w:rFonts w:ascii="Arial" w:hAnsi="Arial" w:cs="Arial"/>
          <w:sz w:val="22"/>
          <w:szCs w:val="22"/>
        </w:rPr>
      </w:pPr>
      <w:ins w:id="901" w:author="Pound, Sharon Sweetser" w:date="2017-01-22T11:00:00Z">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ins>
    </w:p>
    <w:p w14:paraId="62623A2F" w14:textId="77777777" w:rsidR="00960928" w:rsidRPr="00394FB2" w:rsidRDefault="00960928" w:rsidP="00960928">
      <w:pPr>
        <w:ind w:left="720" w:hanging="720"/>
        <w:contextualSpacing/>
        <w:rPr>
          <w:ins w:id="902" w:author="Pound, Sharon Sweetser" w:date="2017-01-22T11:00:00Z"/>
          <w:rFonts w:ascii="Arial" w:hAnsi="Arial" w:cs="Arial"/>
          <w:sz w:val="22"/>
          <w:szCs w:val="22"/>
        </w:rPr>
      </w:pPr>
      <w:ins w:id="903" w:author="Pound, Sharon Sweetser" w:date="2017-01-22T11:00:00Z">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ins>
    </w:p>
    <w:p w14:paraId="6D5F19C1" w14:textId="77777777" w:rsidR="00960928" w:rsidRPr="00394FB2" w:rsidRDefault="00960928" w:rsidP="00960928">
      <w:pPr>
        <w:ind w:left="720" w:hanging="720"/>
        <w:contextualSpacing/>
        <w:rPr>
          <w:ins w:id="904" w:author="Pound, Sharon Sweetser" w:date="2017-01-22T11:00:00Z"/>
          <w:rFonts w:ascii="Arial" w:hAnsi="Arial" w:cs="Arial"/>
          <w:sz w:val="22"/>
          <w:szCs w:val="22"/>
        </w:rPr>
      </w:pPr>
      <w:ins w:id="905" w:author="Pound, Sharon Sweetser" w:date="2017-01-22T11:00:00Z">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ins>
    </w:p>
    <w:p w14:paraId="746BE48A" w14:textId="77777777" w:rsidR="00960928" w:rsidRPr="00394FB2" w:rsidRDefault="00960928" w:rsidP="00960928">
      <w:pPr>
        <w:ind w:left="720" w:hanging="720"/>
        <w:contextualSpacing/>
        <w:rPr>
          <w:ins w:id="906" w:author="Pound, Sharon Sweetser" w:date="2017-01-22T11:00:00Z"/>
          <w:rFonts w:ascii="Arial" w:hAnsi="Arial" w:cs="Arial"/>
          <w:sz w:val="22"/>
          <w:szCs w:val="22"/>
        </w:rPr>
      </w:pPr>
      <w:ins w:id="907" w:author="Pound, Sharon Sweetser" w:date="2017-01-22T11:00:00Z">
        <w:r w:rsidRPr="00394FB2">
          <w:rPr>
            <w:rFonts w:ascii="Arial" w:hAnsi="Arial" w:cs="Arial"/>
            <w:sz w:val="22"/>
            <w:szCs w:val="22"/>
          </w:rPr>
          <w:lastRenderedPageBreak/>
          <w:t>Fasbender, A.  2016. 27. Ptychopteridae (Phantom Crane Flies or Fold-winged Crane Flies). In A. Kirk-Spriggs &amp; B. Sinclair (editors). Manual of Afrotropical Diptera.  South African National Biodiversity Institute.</w:t>
        </w:r>
      </w:ins>
    </w:p>
    <w:p w14:paraId="6A2B83D5" w14:textId="77777777" w:rsidR="00960928" w:rsidRPr="00394FB2" w:rsidRDefault="00960928" w:rsidP="00960928">
      <w:pPr>
        <w:ind w:left="720" w:hanging="720"/>
        <w:contextualSpacing/>
        <w:rPr>
          <w:ins w:id="908" w:author="Pound, Sharon Sweetser" w:date="2017-01-22T11:00:00Z"/>
          <w:rFonts w:ascii="Arial" w:hAnsi="Arial" w:cs="Arial"/>
          <w:sz w:val="22"/>
          <w:szCs w:val="22"/>
        </w:rPr>
      </w:pPr>
      <w:ins w:id="909" w:author="Pound, Sharon Sweetser" w:date="2017-01-22T11:00:00Z">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ins>
    </w:p>
    <w:p w14:paraId="226D6C68" w14:textId="77777777" w:rsidR="00960928" w:rsidRPr="00394FB2" w:rsidRDefault="00960928" w:rsidP="00960928">
      <w:pPr>
        <w:ind w:left="720" w:hanging="720"/>
        <w:contextualSpacing/>
        <w:rPr>
          <w:ins w:id="910" w:author="Pound, Sharon Sweetser" w:date="2017-01-22T11:00:00Z"/>
          <w:rFonts w:ascii="Arial" w:hAnsi="Arial" w:cs="Arial"/>
          <w:sz w:val="22"/>
          <w:szCs w:val="22"/>
        </w:rPr>
      </w:pPr>
      <w:ins w:id="911" w:author="Pound, Sharon Sweetser" w:date="2017-01-22T11:00:00Z">
        <w:r w:rsidRPr="00394FB2">
          <w:rPr>
            <w:rFonts w:ascii="Arial" w:hAnsi="Arial" w:cs="Arial"/>
            <w:sz w:val="22"/>
            <w:szCs w:val="22"/>
          </w:rPr>
          <w:t>Marshall, S.A. &amp; G.W. Courtney. 2015. Diptera. In C. Griffiths (editor). Field Guide to Freshwater Life in Southern Africa.  Random House/Struik (Field Guide Series).</w:t>
        </w:r>
      </w:ins>
    </w:p>
    <w:p w14:paraId="5AE48614" w14:textId="77777777" w:rsidR="00960928" w:rsidRPr="00394FB2" w:rsidRDefault="00960928" w:rsidP="00960928">
      <w:pPr>
        <w:ind w:left="720" w:hanging="720"/>
        <w:contextualSpacing/>
        <w:rPr>
          <w:ins w:id="912" w:author="Pound, Sharon Sweetser" w:date="2017-01-22T11:00:00Z"/>
          <w:rFonts w:ascii="Arial" w:hAnsi="Arial" w:cs="Arial"/>
          <w:sz w:val="22"/>
          <w:szCs w:val="22"/>
        </w:rPr>
      </w:pPr>
      <w:ins w:id="913" w:author="Pound, Sharon Sweetser" w:date="2017-01-22T11:00:00Z">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ins>
    </w:p>
    <w:p w14:paraId="0BF8A53B" w14:textId="77777777" w:rsidR="00960928" w:rsidRPr="00394FB2" w:rsidRDefault="00960928" w:rsidP="00960928">
      <w:pPr>
        <w:ind w:left="720" w:hanging="720"/>
        <w:contextualSpacing/>
        <w:rPr>
          <w:ins w:id="914"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915" w:author="Pound, Sharon Sweetser" w:date="2017-01-22T11:00:00Z"/>
          <w:rFonts w:ascii="Arial" w:hAnsi="Arial" w:cs="Arial"/>
          <w:sz w:val="22"/>
          <w:szCs w:val="22"/>
        </w:rPr>
      </w:pPr>
      <w:ins w:id="916"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917" w:author="Pound, Sharon Sweetser" w:date="2017-01-22T11:00:00Z"/>
          <w:rFonts w:ascii="Arial" w:hAnsi="Arial" w:cs="Arial"/>
          <w:sz w:val="22"/>
          <w:szCs w:val="22"/>
        </w:rPr>
      </w:pPr>
      <w:ins w:id="918" w:author="Pound, Sharon Sweetser" w:date="2017-01-22T11:00:00Z">
        <w:r w:rsidRPr="00394FB2">
          <w:rPr>
            <w:rFonts w:ascii="Arial" w:hAnsi="Arial" w:cs="Arial"/>
            <w:sz w:val="22"/>
            <w:szCs w:val="22"/>
          </w:rPr>
          <w:t>Fassbender, A.A. 2014. Phylogeny and diversity of the phantom crane flies (Diptera: Ptychopteridae). Ph.D. Dissertation. Iowa State University, Ames, Iowa. 867 pp.</w:t>
        </w:r>
      </w:ins>
    </w:p>
    <w:p w14:paraId="08ABE8A5" w14:textId="77777777" w:rsidR="00960928" w:rsidRPr="00394FB2" w:rsidRDefault="00960928" w:rsidP="00960928">
      <w:pPr>
        <w:ind w:left="720" w:hanging="720"/>
        <w:contextualSpacing/>
        <w:rPr>
          <w:ins w:id="919" w:author="Pound, Sharon Sweetser" w:date="2017-01-22T11:00:00Z"/>
          <w:rFonts w:ascii="Arial" w:hAnsi="Arial" w:cs="Arial"/>
          <w:sz w:val="22"/>
          <w:szCs w:val="22"/>
        </w:rPr>
      </w:pPr>
      <w:ins w:id="920" w:author="Pound, Sharon Sweetser" w:date="2017-01-22T11:00:00Z">
        <w:r w:rsidRPr="00394FB2">
          <w:rPr>
            <w:rFonts w:ascii="Arial" w:hAnsi="Arial" w:cs="Arial"/>
            <w:sz w:val="22"/>
            <w:szCs w:val="22"/>
          </w:rPr>
          <w:t>Gleason, K.L. 2012. Cytogenetic biodiversity in the Simulium johannseni species group (Diptera: Simuliidae). M. S. Thesis. Clemson University, Clemson, South Carolina. 73 pp.</w:t>
        </w:r>
      </w:ins>
    </w:p>
    <w:p w14:paraId="4608AB14" w14:textId="77777777" w:rsidR="00960928" w:rsidRPr="00394FB2" w:rsidRDefault="00960928" w:rsidP="00960928">
      <w:pPr>
        <w:ind w:left="720" w:hanging="720"/>
        <w:contextualSpacing/>
        <w:rPr>
          <w:ins w:id="921" w:author="Pound, Sharon Sweetser" w:date="2017-01-22T11:00:00Z"/>
          <w:rFonts w:ascii="Arial" w:hAnsi="Arial" w:cs="Arial"/>
          <w:sz w:val="22"/>
          <w:szCs w:val="22"/>
        </w:rPr>
      </w:pPr>
      <w:ins w:id="922" w:author="Pound, Sharon Sweetser" w:date="2017-01-22T11:00:00Z">
        <w:r w:rsidRPr="00394FB2">
          <w:rPr>
            <w:rFonts w:ascii="Arial" w:hAnsi="Arial" w:cs="Arial"/>
            <w:sz w:val="22"/>
            <w:szCs w:val="22"/>
          </w:rPr>
          <w:t>Pivar, R.J. 2015. Morphological and molecular systematics of Nearctic and World Thaumaleidae (Diptera). M. S. Thesis. University of Tennessee, Knoxville, Tennessee. ??? pp.</w:t>
        </w:r>
      </w:ins>
    </w:p>
    <w:p w14:paraId="5597ED64" w14:textId="77777777" w:rsidR="00960928" w:rsidRPr="00394FB2" w:rsidRDefault="00960928" w:rsidP="00960928">
      <w:pPr>
        <w:ind w:left="720" w:hanging="720"/>
        <w:contextualSpacing/>
        <w:rPr>
          <w:ins w:id="923" w:author="Pound, Sharon Sweetser" w:date="2017-01-22T11:00:00Z"/>
          <w:rFonts w:ascii="Arial" w:hAnsi="Arial" w:cs="Arial"/>
          <w:sz w:val="22"/>
          <w:szCs w:val="22"/>
        </w:rPr>
      </w:pPr>
      <w:ins w:id="924" w:author="Pound, Sharon Sweetser" w:date="2017-01-22T11:00:00Z">
        <w:r w:rsidRPr="00394FB2">
          <w:rPr>
            <w:rFonts w:ascii="Arial" w:hAnsi="Arial" w:cs="Arial"/>
            <w:sz w:val="22"/>
            <w:szCs w:val="22"/>
          </w:rPr>
          <w:t>Swanson, D.A. 2012. Ecology and phylogeny of the biting-midge genus Culicoides (Diptera: Ceratopogonidae). Ph.D. Dissertation. Clemson University, Clemson, South Carolina.  182 pp.</w:t>
        </w:r>
      </w:ins>
    </w:p>
    <w:p w14:paraId="407AE7F9" w14:textId="77777777" w:rsidR="00960928" w:rsidRPr="00394FB2" w:rsidRDefault="00960928" w:rsidP="00960928">
      <w:pPr>
        <w:ind w:left="720" w:hanging="720"/>
        <w:contextualSpacing/>
        <w:rPr>
          <w:ins w:id="925"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926" w:author="Pound, Sharon Sweetser" w:date="2017-01-22T11:00:00Z"/>
          <w:rFonts w:ascii="Arial" w:hAnsi="Arial" w:cs="Arial"/>
          <w:sz w:val="22"/>
          <w:szCs w:val="22"/>
        </w:rPr>
      </w:pPr>
      <w:ins w:id="927"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928" w:author="Pound, Sharon Sweetser" w:date="2017-01-22T11:00:00Z"/>
          <w:rFonts w:ascii="Arial" w:hAnsi="Arial" w:cs="Arial"/>
          <w:sz w:val="22"/>
          <w:szCs w:val="22"/>
        </w:rPr>
      </w:pPr>
      <w:ins w:id="929"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930" w:author="Pound, Sharon Sweetser" w:date="2017-01-22T11:00:00Z"/>
          <w:rFonts w:ascii="Arial" w:hAnsi="Arial" w:cs="Arial"/>
          <w:sz w:val="22"/>
          <w:szCs w:val="22"/>
        </w:rPr>
      </w:pPr>
      <w:ins w:id="931"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ins>
    </w:p>
    <w:p w14:paraId="417B1A61" w14:textId="77777777" w:rsidR="00960928" w:rsidRPr="00394FB2" w:rsidRDefault="00960928" w:rsidP="00960928">
      <w:pPr>
        <w:ind w:left="720" w:hanging="720"/>
        <w:contextualSpacing/>
        <w:rPr>
          <w:ins w:id="932" w:author="Pound, Sharon Sweetser" w:date="2017-01-22T11:00:00Z"/>
          <w:rFonts w:ascii="Arial" w:hAnsi="Arial" w:cs="Arial"/>
          <w:sz w:val="22"/>
          <w:szCs w:val="22"/>
        </w:rPr>
      </w:pPr>
      <w:ins w:id="933" w:author="Pound, Sharon Sweetser" w:date="2017-01-22T11:00:00Z">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ins>
    </w:p>
    <w:p w14:paraId="2AAFDCCC" w14:textId="77777777" w:rsidR="00960928" w:rsidRPr="00394FB2" w:rsidRDefault="00960928" w:rsidP="00960928">
      <w:pPr>
        <w:ind w:left="720" w:hanging="720"/>
        <w:contextualSpacing/>
        <w:rPr>
          <w:ins w:id="934" w:author="Pound, Sharon Sweetser" w:date="2017-01-22T11:00:00Z"/>
          <w:rFonts w:ascii="Arial" w:hAnsi="Arial" w:cs="Arial"/>
          <w:sz w:val="22"/>
          <w:szCs w:val="22"/>
        </w:rPr>
      </w:pPr>
      <w:ins w:id="935" w:author="Pound, Sharon Sweetser" w:date="2017-01-22T11:00:00Z">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ins>
    </w:p>
    <w:p w14:paraId="37B6449E" w14:textId="77777777" w:rsidR="00960928" w:rsidRPr="00394FB2" w:rsidRDefault="00960928" w:rsidP="00960928">
      <w:pPr>
        <w:ind w:left="720" w:hanging="720"/>
        <w:contextualSpacing/>
        <w:rPr>
          <w:ins w:id="936" w:author="Pound, Sharon Sweetser" w:date="2017-01-22T11:00:00Z"/>
          <w:rFonts w:ascii="Arial" w:hAnsi="Arial" w:cs="Arial"/>
          <w:sz w:val="22"/>
          <w:szCs w:val="22"/>
        </w:rPr>
      </w:pPr>
      <w:ins w:id="937" w:author="Pound, Sharon Sweetser" w:date="2017-01-22T11:00:00Z">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ins>
    </w:p>
    <w:p w14:paraId="66733850" w14:textId="77777777" w:rsidR="00960928" w:rsidRPr="00394FB2" w:rsidRDefault="00960928" w:rsidP="00960928">
      <w:pPr>
        <w:ind w:left="720" w:hanging="720"/>
        <w:contextualSpacing/>
        <w:rPr>
          <w:ins w:id="938" w:author="Pound, Sharon Sweetser" w:date="2017-01-22T11:00:00Z"/>
          <w:rFonts w:ascii="Arial" w:hAnsi="Arial" w:cs="Arial"/>
          <w:sz w:val="22"/>
          <w:szCs w:val="22"/>
        </w:rPr>
      </w:pPr>
      <w:ins w:id="939" w:author="Pound, Sharon Sweetser" w:date="2017-01-22T11:00:00Z">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ins>
    </w:p>
    <w:p w14:paraId="6D4449E0" w14:textId="77777777" w:rsidR="00960928" w:rsidRPr="00394FB2" w:rsidRDefault="00960928" w:rsidP="00960928">
      <w:pPr>
        <w:ind w:left="720" w:hanging="720"/>
        <w:contextualSpacing/>
        <w:rPr>
          <w:ins w:id="940" w:author="Pound, Sharon Sweetser" w:date="2017-01-22T11:00:00Z"/>
          <w:rFonts w:ascii="Arial" w:hAnsi="Arial" w:cs="Arial"/>
          <w:sz w:val="22"/>
          <w:szCs w:val="22"/>
        </w:rPr>
      </w:pPr>
      <w:ins w:id="941" w:author="Pound, Sharon Sweetser" w:date="2017-01-22T11:00:00Z">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ins>
    </w:p>
    <w:p w14:paraId="6FD2F708" w14:textId="77777777" w:rsidR="00960928" w:rsidRPr="00394FB2" w:rsidRDefault="00960928" w:rsidP="00960928">
      <w:pPr>
        <w:ind w:left="720" w:hanging="720"/>
        <w:contextualSpacing/>
        <w:rPr>
          <w:ins w:id="942" w:author="Pound, Sharon Sweetser" w:date="2017-01-22T11:00:00Z"/>
          <w:rFonts w:ascii="Arial" w:hAnsi="Arial" w:cs="Arial"/>
          <w:sz w:val="22"/>
          <w:szCs w:val="22"/>
        </w:rPr>
      </w:pPr>
      <w:ins w:id="943" w:author="Pound, Sharon Sweetser" w:date="2017-01-22T11:00:00Z">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ins>
    </w:p>
    <w:p w14:paraId="0B5BD409" w14:textId="77777777" w:rsidR="00960928" w:rsidRPr="00394FB2" w:rsidRDefault="00960928" w:rsidP="00960928">
      <w:pPr>
        <w:ind w:left="720" w:hanging="720"/>
        <w:contextualSpacing/>
        <w:rPr>
          <w:ins w:id="944" w:author="Pound, Sharon Sweetser" w:date="2017-01-22T11:00:00Z"/>
          <w:rFonts w:ascii="Arial" w:hAnsi="Arial" w:cs="Arial"/>
          <w:sz w:val="22"/>
          <w:szCs w:val="22"/>
        </w:rPr>
      </w:pPr>
      <w:ins w:id="945" w:author="Pound, Sharon Sweetser" w:date="2017-01-22T11:00:00Z">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ins>
    </w:p>
    <w:p w14:paraId="5CE226EC" w14:textId="77777777" w:rsidR="00960928" w:rsidRPr="00394FB2" w:rsidRDefault="00960928" w:rsidP="00960928">
      <w:pPr>
        <w:ind w:left="720" w:hanging="720"/>
        <w:contextualSpacing/>
        <w:rPr>
          <w:ins w:id="946" w:author="Pound, Sharon Sweetser" w:date="2017-01-22T11:00:00Z"/>
          <w:rFonts w:ascii="Arial" w:hAnsi="Arial" w:cs="Arial"/>
          <w:sz w:val="22"/>
          <w:szCs w:val="22"/>
        </w:rPr>
      </w:pPr>
      <w:ins w:id="947" w:author="Pound, Sharon Sweetser" w:date="2017-01-22T11:00:00Z">
        <w:r w:rsidRPr="00394FB2">
          <w:rPr>
            <w:rFonts w:ascii="Arial" w:hAnsi="Arial" w:cs="Arial"/>
            <w:sz w:val="22"/>
            <w:szCs w:val="22"/>
          </w:rPr>
          <w:lastRenderedPageBreak/>
          <w:t>9.</w:t>
        </w:r>
        <w:r w:rsidRPr="00394FB2">
          <w:rPr>
            <w:rFonts w:ascii="Arial" w:hAnsi="Arial" w:cs="Arial"/>
            <w:sz w:val="22"/>
            <w:szCs w:val="22"/>
          </w:rPr>
          <w:tab/>
          <w:t xml:space="preserve">Courtney, G.W. 2015. A new genus and species of net-winged midge from Madagascar (Diptera: Blephariceridae: Blepharicerinae). Zootaxa 4052(1): 107–116. </w:t>
        </w:r>
      </w:ins>
    </w:p>
    <w:p w14:paraId="6AFC1AC7" w14:textId="77777777" w:rsidR="00960928" w:rsidRPr="00394FB2" w:rsidRDefault="00960928" w:rsidP="00960928">
      <w:pPr>
        <w:ind w:left="720" w:hanging="720"/>
        <w:contextualSpacing/>
        <w:rPr>
          <w:ins w:id="948" w:author="Pound, Sharon Sweetser" w:date="2017-01-22T11:00:00Z"/>
          <w:rFonts w:ascii="Arial" w:hAnsi="Arial" w:cs="Arial"/>
          <w:sz w:val="22"/>
          <w:szCs w:val="22"/>
        </w:rPr>
      </w:pPr>
      <w:ins w:id="949" w:author="Pound, Sharon Sweetser" w:date="2017-01-22T11:00:00Z">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ins>
    </w:p>
    <w:p w14:paraId="649C2579" w14:textId="77777777" w:rsidR="00960928" w:rsidRPr="00394FB2" w:rsidRDefault="00960928" w:rsidP="00960928">
      <w:pPr>
        <w:ind w:left="720" w:hanging="720"/>
        <w:contextualSpacing/>
        <w:rPr>
          <w:ins w:id="950" w:author="Pound, Sharon Sweetser" w:date="2017-01-22T11:00:00Z"/>
          <w:rFonts w:ascii="Arial" w:hAnsi="Arial" w:cs="Arial"/>
          <w:sz w:val="22"/>
          <w:szCs w:val="22"/>
        </w:rPr>
      </w:pPr>
      <w:ins w:id="951" w:author="Pound, Sharon Sweetser" w:date="2017-01-22T11:00:00Z">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ins>
    </w:p>
    <w:p w14:paraId="5556836C" w14:textId="77777777" w:rsidR="00960928" w:rsidRPr="00394FB2" w:rsidRDefault="00960928" w:rsidP="00960928">
      <w:pPr>
        <w:ind w:left="720" w:hanging="720"/>
        <w:contextualSpacing/>
        <w:rPr>
          <w:ins w:id="952" w:author="Pound, Sharon Sweetser" w:date="2017-01-22T11:00:00Z"/>
          <w:rFonts w:ascii="Arial" w:hAnsi="Arial" w:cs="Arial"/>
          <w:sz w:val="22"/>
          <w:szCs w:val="22"/>
        </w:rPr>
      </w:pPr>
      <w:ins w:id="953" w:author="Pound, Sharon Sweetser" w:date="2017-01-22T11:00:00Z">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ins>
    </w:p>
    <w:p w14:paraId="72FCB8B9" w14:textId="77777777" w:rsidR="00960928" w:rsidRPr="00394FB2" w:rsidRDefault="00960928" w:rsidP="00960928">
      <w:pPr>
        <w:ind w:left="720" w:hanging="720"/>
        <w:contextualSpacing/>
        <w:rPr>
          <w:ins w:id="954" w:author="Pound, Sharon Sweetser" w:date="2017-01-22T11:00:00Z"/>
          <w:rFonts w:ascii="Arial" w:hAnsi="Arial" w:cs="Arial"/>
          <w:sz w:val="22"/>
          <w:szCs w:val="22"/>
        </w:rPr>
      </w:pPr>
      <w:ins w:id="955" w:author="Pound, Sharon Sweetser" w:date="2017-01-22T11:00:00Z">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ins>
    </w:p>
    <w:p w14:paraId="64478006" w14:textId="77777777" w:rsidR="00960928" w:rsidRPr="00394FB2" w:rsidRDefault="00960928" w:rsidP="00960928">
      <w:pPr>
        <w:ind w:left="720" w:hanging="720"/>
        <w:contextualSpacing/>
        <w:rPr>
          <w:ins w:id="956" w:author="Pound, Sharon Sweetser" w:date="2017-01-22T11:00:00Z"/>
          <w:rFonts w:ascii="Arial" w:hAnsi="Arial" w:cs="Arial"/>
          <w:sz w:val="22"/>
          <w:szCs w:val="22"/>
        </w:rPr>
      </w:pPr>
      <w:ins w:id="957" w:author="Pound, Sharon Sweetser" w:date="2017-01-22T11:00:00Z">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ins>
    </w:p>
    <w:p w14:paraId="260758E6" w14:textId="77777777" w:rsidR="00960928" w:rsidRPr="00394FB2" w:rsidRDefault="00960928" w:rsidP="00960928">
      <w:pPr>
        <w:ind w:left="720" w:hanging="720"/>
        <w:contextualSpacing/>
        <w:rPr>
          <w:ins w:id="958" w:author="Pound, Sharon Sweetser" w:date="2017-01-22T11:00:00Z"/>
          <w:rFonts w:ascii="Arial" w:hAnsi="Arial" w:cs="Arial"/>
          <w:sz w:val="22"/>
          <w:szCs w:val="22"/>
        </w:rPr>
      </w:pPr>
      <w:ins w:id="959" w:author="Pound, Sharon Sweetser" w:date="2017-01-22T11:00:00Z">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ins>
    </w:p>
    <w:p w14:paraId="02EA268E" w14:textId="77777777" w:rsidR="00960928" w:rsidRPr="00394FB2" w:rsidRDefault="00960928" w:rsidP="00960928">
      <w:pPr>
        <w:contextualSpacing/>
        <w:rPr>
          <w:ins w:id="960" w:author="Pound, Sharon Sweetser" w:date="2017-01-22T11:00:00Z"/>
          <w:rFonts w:ascii="Arial" w:hAnsi="Arial" w:cs="Arial"/>
          <w:sz w:val="22"/>
          <w:szCs w:val="22"/>
        </w:rPr>
      </w:pPr>
      <w:ins w:id="961" w:author="Pound, Sharon Sweetser" w:date="2017-01-22T11:00:00Z">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ins>
    </w:p>
    <w:p w14:paraId="6BD5D57F" w14:textId="77777777" w:rsidR="00960928" w:rsidRPr="00394FB2" w:rsidRDefault="00960928" w:rsidP="00960928">
      <w:pPr>
        <w:contextualSpacing/>
        <w:rPr>
          <w:ins w:id="962" w:author="Pound, Sharon Sweetser" w:date="2017-01-22T11:00:00Z"/>
          <w:rFonts w:ascii="Arial" w:hAnsi="Arial" w:cs="Arial"/>
          <w:sz w:val="22"/>
          <w:szCs w:val="22"/>
        </w:rPr>
      </w:pPr>
      <w:ins w:id="963" w:author="Pound, Sharon Sweetser" w:date="2017-01-22T11:00:00Z">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ins>
    </w:p>
    <w:p w14:paraId="056C6706" w14:textId="77777777" w:rsidR="00960928" w:rsidRPr="00394FB2" w:rsidRDefault="00960928" w:rsidP="00960928">
      <w:pPr>
        <w:contextualSpacing/>
        <w:rPr>
          <w:ins w:id="964" w:author="Pound, Sharon Sweetser" w:date="2017-01-22T11:00:00Z"/>
          <w:rFonts w:ascii="Arial" w:hAnsi="Arial" w:cs="Arial"/>
          <w:sz w:val="22"/>
          <w:szCs w:val="22"/>
        </w:rPr>
      </w:pPr>
      <w:ins w:id="965" w:author="Pound, Sharon Sweetser" w:date="2017-01-22T11:00:00Z">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ins>
    </w:p>
    <w:p w14:paraId="2AB8FB5E" w14:textId="77777777" w:rsidR="00960928" w:rsidRPr="00394FB2" w:rsidRDefault="00960928" w:rsidP="00960928">
      <w:pPr>
        <w:contextualSpacing/>
        <w:rPr>
          <w:ins w:id="966" w:author="Pound, Sharon Sweetser" w:date="2017-01-22T11:00:00Z"/>
          <w:rFonts w:ascii="Arial" w:hAnsi="Arial" w:cs="Arial"/>
          <w:sz w:val="22"/>
          <w:szCs w:val="22"/>
        </w:rPr>
      </w:pPr>
      <w:ins w:id="967" w:author="Pound, Sharon Sweetser" w:date="2017-01-22T11:00:00Z">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ins>
    </w:p>
    <w:p w14:paraId="159002BE" w14:textId="77777777" w:rsidR="00960928" w:rsidRPr="00394FB2" w:rsidRDefault="00960928" w:rsidP="00960928">
      <w:pPr>
        <w:contextualSpacing/>
        <w:rPr>
          <w:ins w:id="968" w:author="Pound, Sharon Sweetser" w:date="2017-01-22T11:00:00Z"/>
          <w:rFonts w:ascii="Arial" w:hAnsi="Arial" w:cs="Arial"/>
          <w:sz w:val="22"/>
          <w:szCs w:val="22"/>
        </w:rPr>
      </w:pPr>
      <w:ins w:id="969" w:author="Pound, Sharon Sweetser" w:date="2017-01-22T11:00:00Z">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ins>
    </w:p>
    <w:p w14:paraId="50C5F256" w14:textId="77777777" w:rsidR="00960928" w:rsidRPr="00394FB2" w:rsidRDefault="00960928" w:rsidP="00960928">
      <w:pPr>
        <w:contextualSpacing/>
        <w:rPr>
          <w:ins w:id="970" w:author="Pound, Sharon Sweetser" w:date="2017-01-22T11:00:00Z"/>
          <w:rFonts w:ascii="Arial" w:hAnsi="Arial" w:cs="Arial"/>
          <w:sz w:val="22"/>
          <w:szCs w:val="22"/>
        </w:rPr>
      </w:pPr>
      <w:ins w:id="971" w:author="Pound, Sharon Sweetser" w:date="2017-01-22T11:00:00Z">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ins>
    </w:p>
    <w:p w14:paraId="54EEB9BD" w14:textId="77777777" w:rsidR="00960928" w:rsidRPr="00394FB2" w:rsidRDefault="00960928" w:rsidP="00960928">
      <w:pPr>
        <w:contextualSpacing/>
        <w:rPr>
          <w:ins w:id="972" w:author="Pound, Sharon Sweetser" w:date="2017-01-22T11:00:00Z"/>
          <w:rFonts w:ascii="Arial" w:hAnsi="Arial" w:cs="Arial"/>
          <w:sz w:val="22"/>
          <w:szCs w:val="22"/>
        </w:rPr>
      </w:pPr>
      <w:ins w:id="973" w:author="Pound, Sharon Sweetser" w:date="2017-01-22T11:00:00Z">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ins>
    </w:p>
    <w:p w14:paraId="65586219" w14:textId="77777777" w:rsidR="00960928" w:rsidRPr="00394FB2" w:rsidRDefault="00960928" w:rsidP="00960928">
      <w:pPr>
        <w:contextualSpacing/>
        <w:rPr>
          <w:ins w:id="974" w:author="Pound, Sharon Sweetser" w:date="2017-01-22T11:00:00Z"/>
          <w:rFonts w:ascii="Arial" w:hAnsi="Arial" w:cs="Arial"/>
          <w:sz w:val="22"/>
          <w:szCs w:val="22"/>
        </w:rPr>
      </w:pPr>
      <w:ins w:id="975" w:author="Pound, Sharon Sweetser" w:date="2017-01-22T11:00:00Z">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ins>
    </w:p>
    <w:p w14:paraId="0AB83C24" w14:textId="77777777" w:rsidR="00960928" w:rsidRPr="00394FB2" w:rsidRDefault="00960928" w:rsidP="00960928">
      <w:pPr>
        <w:contextualSpacing/>
        <w:rPr>
          <w:ins w:id="976" w:author="Pound, Sharon Sweetser" w:date="2017-01-22T11:00:00Z"/>
          <w:rFonts w:ascii="Arial" w:hAnsi="Arial" w:cs="Arial"/>
          <w:sz w:val="22"/>
          <w:szCs w:val="22"/>
        </w:rPr>
      </w:pPr>
      <w:ins w:id="977" w:author="Pound, Sharon Sweetser" w:date="2017-01-22T11:00:00Z">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ins>
    </w:p>
    <w:p w14:paraId="58E7E97F" w14:textId="77777777" w:rsidR="00960928" w:rsidRPr="00394FB2" w:rsidRDefault="00960928" w:rsidP="00960928">
      <w:pPr>
        <w:contextualSpacing/>
        <w:rPr>
          <w:ins w:id="978" w:author="Pound, Sharon Sweetser" w:date="2017-01-22T11:00:00Z"/>
          <w:rFonts w:ascii="Arial" w:hAnsi="Arial" w:cs="Arial"/>
          <w:sz w:val="22"/>
          <w:szCs w:val="22"/>
        </w:rPr>
      </w:pPr>
      <w:ins w:id="979" w:author="Pound, Sharon Sweetser" w:date="2017-01-22T11:00:00Z">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ins>
    </w:p>
    <w:p w14:paraId="53F5A4B9" w14:textId="77777777" w:rsidR="00960928" w:rsidRPr="00394FB2" w:rsidRDefault="00960928" w:rsidP="00960928">
      <w:pPr>
        <w:contextualSpacing/>
        <w:rPr>
          <w:ins w:id="980" w:author="Pound, Sharon Sweetser" w:date="2017-01-22T11:00:00Z"/>
          <w:rFonts w:ascii="Arial" w:hAnsi="Arial" w:cs="Arial"/>
          <w:sz w:val="22"/>
          <w:szCs w:val="22"/>
        </w:rPr>
      </w:pPr>
      <w:ins w:id="981" w:author="Pound, Sharon Sweetser" w:date="2017-01-22T11:00:00Z">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ins>
    </w:p>
    <w:p w14:paraId="11BD2327" w14:textId="77777777" w:rsidR="00960928" w:rsidRPr="00394FB2" w:rsidRDefault="00960928" w:rsidP="00960928">
      <w:pPr>
        <w:contextualSpacing/>
        <w:rPr>
          <w:ins w:id="982" w:author="Pound, Sharon Sweetser" w:date="2017-01-22T11:00:00Z"/>
          <w:rFonts w:ascii="Arial" w:hAnsi="Arial" w:cs="Arial"/>
          <w:sz w:val="22"/>
          <w:szCs w:val="22"/>
        </w:rPr>
      </w:pPr>
      <w:ins w:id="983" w:author="Pound, Sharon Sweetser" w:date="2017-01-22T11:00:00Z">
        <w:r w:rsidRPr="00394FB2">
          <w:rPr>
            <w:rFonts w:ascii="Arial" w:hAnsi="Arial" w:cs="Arial"/>
            <w:sz w:val="22"/>
            <w:szCs w:val="22"/>
          </w:rPr>
          <w:lastRenderedPageBreak/>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ins>
    </w:p>
    <w:p w14:paraId="1FFA4FC2" w14:textId="77777777" w:rsidR="00960928" w:rsidRPr="00394FB2" w:rsidRDefault="00960928" w:rsidP="00960928">
      <w:pPr>
        <w:contextualSpacing/>
        <w:rPr>
          <w:ins w:id="984" w:author="Pound, Sharon Sweetser" w:date="2017-01-22T11:00:00Z"/>
          <w:rFonts w:ascii="Arial" w:hAnsi="Arial" w:cs="Arial"/>
          <w:sz w:val="22"/>
          <w:szCs w:val="22"/>
        </w:rPr>
      </w:pPr>
      <w:ins w:id="985" w:author="Pound, Sharon Sweetser" w:date="2017-01-22T11:00:00Z">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ins>
    </w:p>
    <w:p w14:paraId="60D28EFB" w14:textId="77777777" w:rsidR="00960928" w:rsidRPr="00394FB2" w:rsidRDefault="00960928" w:rsidP="00960928">
      <w:pPr>
        <w:contextualSpacing/>
        <w:rPr>
          <w:ins w:id="986" w:author="Pound, Sharon Sweetser" w:date="2017-01-22T11:00:00Z"/>
          <w:rFonts w:ascii="Arial" w:hAnsi="Arial" w:cs="Arial"/>
          <w:sz w:val="22"/>
          <w:szCs w:val="22"/>
        </w:rPr>
      </w:pPr>
      <w:ins w:id="987" w:author="Pound, Sharon Sweetser" w:date="2017-01-22T11:00:00Z">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ins>
    </w:p>
    <w:p w14:paraId="08C4144B" w14:textId="77777777" w:rsidR="00960928" w:rsidRPr="00394FB2" w:rsidRDefault="00960928" w:rsidP="00960928">
      <w:pPr>
        <w:contextualSpacing/>
        <w:rPr>
          <w:ins w:id="988" w:author="Pound, Sharon Sweetser" w:date="2017-01-22T11:00:00Z"/>
          <w:rFonts w:ascii="Arial" w:hAnsi="Arial" w:cs="Arial"/>
          <w:sz w:val="22"/>
          <w:szCs w:val="22"/>
        </w:rPr>
      </w:pPr>
      <w:ins w:id="989" w:author="Pound, Sharon Sweetser" w:date="2017-01-22T11:00:00Z">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ins>
    </w:p>
    <w:p w14:paraId="654B444E" w14:textId="77777777" w:rsidR="00960928" w:rsidRPr="00394FB2" w:rsidRDefault="00960928" w:rsidP="00960928">
      <w:pPr>
        <w:contextualSpacing/>
        <w:rPr>
          <w:ins w:id="990" w:author="Pound, Sharon Sweetser" w:date="2017-01-22T11:00:00Z"/>
          <w:rFonts w:ascii="Arial" w:hAnsi="Arial" w:cs="Arial"/>
          <w:sz w:val="22"/>
          <w:szCs w:val="22"/>
        </w:rPr>
      </w:pPr>
      <w:ins w:id="991" w:author="Pound, Sharon Sweetser" w:date="2017-01-22T11:00:00Z">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ins>
    </w:p>
    <w:p w14:paraId="138853FB" w14:textId="77777777" w:rsidR="00960928" w:rsidRPr="00394FB2" w:rsidRDefault="00960928" w:rsidP="00960928">
      <w:pPr>
        <w:contextualSpacing/>
        <w:rPr>
          <w:ins w:id="992" w:author="Pound, Sharon Sweetser" w:date="2017-01-22T11:00:00Z"/>
          <w:rFonts w:ascii="Arial" w:hAnsi="Arial" w:cs="Arial"/>
          <w:sz w:val="22"/>
          <w:szCs w:val="22"/>
        </w:rPr>
      </w:pPr>
      <w:ins w:id="993" w:author="Pound, Sharon Sweetser" w:date="2017-01-22T11:00:00Z">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ins>
    </w:p>
    <w:p w14:paraId="700A9062" w14:textId="77777777" w:rsidR="00960928" w:rsidRPr="00394FB2" w:rsidRDefault="00960928" w:rsidP="00960928">
      <w:pPr>
        <w:contextualSpacing/>
        <w:rPr>
          <w:ins w:id="994" w:author="Pound, Sharon Sweetser" w:date="2017-01-22T11:00:00Z"/>
          <w:rFonts w:ascii="Arial" w:hAnsi="Arial" w:cs="Arial"/>
          <w:sz w:val="22"/>
          <w:szCs w:val="22"/>
        </w:rPr>
      </w:pPr>
      <w:ins w:id="995" w:author="Pound, Sharon Sweetser" w:date="2017-01-22T11:00:00Z">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ins>
    </w:p>
    <w:p w14:paraId="6051F563" w14:textId="77777777" w:rsidR="00960928" w:rsidRPr="00394FB2" w:rsidRDefault="00960928" w:rsidP="00960928">
      <w:pPr>
        <w:contextualSpacing/>
        <w:rPr>
          <w:ins w:id="996" w:author="Pound, Sharon Sweetser" w:date="2017-01-22T11:00:00Z"/>
          <w:rFonts w:ascii="Arial" w:hAnsi="Arial" w:cs="Arial"/>
          <w:sz w:val="22"/>
          <w:szCs w:val="22"/>
        </w:rPr>
      </w:pPr>
      <w:ins w:id="997" w:author="Pound, Sharon Sweetser" w:date="2017-01-22T11:00:00Z">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998" w:author="Pound, Sharon Sweetser" w:date="2017-01-22T11:00:00Z"/>
          <w:rFonts w:ascii="Arial" w:hAnsi="Arial" w:cs="Arial"/>
          <w:sz w:val="22"/>
          <w:szCs w:val="22"/>
        </w:rPr>
      </w:pPr>
      <w:ins w:id="999" w:author="Pound, Sharon Sweetser" w:date="2017-01-22T11:00:00Z">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ins>
    </w:p>
    <w:p w14:paraId="0087FCD1" w14:textId="77777777" w:rsidR="00960928" w:rsidRPr="00394FB2" w:rsidRDefault="00960928" w:rsidP="00960928">
      <w:pPr>
        <w:contextualSpacing/>
        <w:rPr>
          <w:ins w:id="1000" w:author="Pound, Sharon Sweetser" w:date="2017-01-22T11:00:00Z"/>
          <w:rFonts w:ascii="Arial" w:hAnsi="Arial" w:cs="Arial"/>
          <w:sz w:val="22"/>
          <w:szCs w:val="22"/>
        </w:rPr>
      </w:pPr>
      <w:ins w:id="1001"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ins>
    </w:p>
    <w:p w14:paraId="7BFA9E70" w14:textId="77777777" w:rsidR="00960928" w:rsidRPr="00394FB2" w:rsidRDefault="00960928" w:rsidP="00960928">
      <w:pPr>
        <w:contextualSpacing/>
        <w:rPr>
          <w:ins w:id="1002" w:author="Pound, Sharon Sweetser" w:date="2017-01-22T11:00:00Z"/>
          <w:rFonts w:ascii="Arial" w:hAnsi="Arial" w:cs="Arial"/>
          <w:sz w:val="22"/>
          <w:szCs w:val="22"/>
        </w:rPr>
      </w:pPr>
      <w:ins w:id="1003" w:author="Pound, Sharon Sweetser" w:date="2017-01-22T11:00:00Z">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ins>
    </w:p>
    <w:p w14:paraId="589D1796" w14:textId="77777777" w:rsidR="00960928" w:rsidRPr="00394FB2" w:rsidRDefault="00960928" w:rsidP="00960928">
      <w:pPr>
        <w:contextualSpacing/>
        <w:rPr>
          <w:ins w:id="1004" w:author="Pound, Sharon Sweetser" w:date="2017-01-22T11:00:00Z"/>
          <w:rFonts w:ascii="Arial" w:hAnsi="Arial" w:cs="Arial"/>
          <w:sz w:val="22"/>
          <w:szCs w:val="22"/>
        </w:rPr>
      </w:pPr>
      <w:ins w:id="1005" w:author="Pound, Sharon Sweetser" w:date="2017-01-22T11:00:00Z">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ins>
    </w:p>
    <w:p w14:paraId="1D9EC643" w14:textId="77777777" w:rsidR="00960928" w:rsidRPr="00394FB2" w:rsidRDefault="00960928" w:rsidP="00960928">
      <w:pPr>
        <w:contextualSpacing/>
        <w:rPr>
          <w:ins w:id="1006" w:author="Pound, Sharon Sweetser" w:date="2017-01-22T11:00:00Z"/>
          <w:rFonts w:ascii="Arial" w:hAnsi="Arial" w:cs="Arial"/>
          <w:sz w:val="22"/>
          <w:szCs w:val="22"/>
        </w:rPr>
      </w:pPr>
      <w:ins w:id="1007" w:author="Pound, Sharon Sweetser" w:date="2017-01-22T11:00:00Z">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ins>
    </w:p>
    <w:p w14:paraId="6F28B9F9" w14:textId="77777777" w:rsidR="00960928" w:rsidRPr="00394FB2" w:rsidRDefault="00960928" w:rsidP="00960928">
      <w:pPr>
        <w:contextualSpacing/>
        <w:rPr>
          <w:ins w:id="1008" w:author="Pound, Sharon Sweetser" w:date="2017-01-22T11:00:00Z"/>
          <w:rFonts w:ascii="Arial" w:hAnsi="Arial" w:cs="Arial"/>
          <w:sz w:val="22"/>
          <w:szCs w:val="22"/>
        </w:rPr>
      </w:pPr>
      <w:ins w:id="1009" w:author="Pound, Sharon Sweetser" w:date="2017-01-22T11:00:00Z">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ins>
    </w:p>
    <w:p w14:paraId="08738A29" w14:textId="77777777" w:rsidR="00960928" w:rsidRPr="00394FB2" w:rsidRDefault="00960928" w:rsidP="00960928">
      <w:pPr>
        <w:contextualSpacing/>
        <w:rPr>
          <w:ins w:id="1010" w:author="Pound, Sharon Sweetser" w:date="2017-01-22T11:00:00Z"/>
          <w:rFonts w:ascii="Arial" w:hAnsi="Arial" w:cs="Arial"/>
          <w:sz w:val="22"/>
          <w:szCs w:val="22"/>
        </w:rPr>
      </w:pPr>
      <w:ins w:id="1011" w:author="Pound, Sharon Sweetser" w:date="2017-01-22T11:00:00Z">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ins>
    </w:p>
    <w:p w14:paraId="5387EE62" w14:textId="77777777" w:rsidR="00960928" w:rsidRPr="00394FB2" w:rsidRDefault="00960928" w:rsidP="00960928">
      <w:pPr>
        <w:contextualSpacing/>
        <w:rPr>
          <w:ins w:id="1012" w:author="Pound, Sharon Sweetser" w:date="2017-01-22T11:00:00Z"/>
          <w:rFonts w:ascii="Arial" w:hAnsi="Arial" w:cs="Arial"/>
          <w:sz w:val="22"/>
          <w:szCs w:val="22"/>
        </w:rPr>
      </w:pPr>
      <w:ins w:id="1013"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ins>
    </w:p>
    <w:p w14:paraId="20D0F4E1" w14:textId="77777777" w:rsidR="00960928" w:rsidRPr="00394FB2" w:rsidRDefault="00960928" w:rsidP="00960928">
      <w:pPr>
        <w:contextualSpacing/>
        <w:rPr>
          <w:ins w:id="1014" w:author="Pound, Sharon Sweetser" w:date="2017-01-22T11:00:00Z"/>
          <w:rFonts w:ascii="Arial" w:hAnsi="Arial" w:cs="Arial"/>
          <w:sz w:val="22"/>
          <w:szCs w:val="22"/>
        </w:rPr>
      </w:pPr>
      <w:ins w:id="1015" w:author="Pound, Sharon Sweetser" w:date="2017-01-22T11:00:00Z">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ins>
    </w:p>
    <w:p w14:paraId="0B4F15F6" w14:textId="77777777" w:rsidR="00960928" w:rsidRPr="00394FB2" w:rsidRDefault="00960928" w:rsidP="00960928">
      <w:pPr>
        <w:contextualSpacing/>
        <w:rPr>
          <w:ins w:id="1016" w:author="Pound, Sharon Sweetser" w:date="2017-01-22T11:00:00Z"/>
          <w:rFonts w:ascii="Arial" w:hAnsi="Arial" w:cs="Arial"/>
          <w:sz w:val="22"/>
          <w:szCs w:val="22"/>
        </w:rPr>
      </w:pPr>
      <w:ins w:id="1017" w:author="Pound, Sharon Sweetser" w:date="2017-01-22T11:00:00Z">
        <w:r w:rsidRPr="00394FB2">
          <w:rPr>
            <w:rFonts w:ascii="Arial" w:hAnsi="Arial" w:cs="Arial"/>
            <w:sz w:val="22"/>
            <w:szCs w:val="22"/>
          </w:rPr>
          <w:lastRenderedPageBreak/>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ins>
    </w:p>
    <w:p w14:paraId="740A3703" w14:textId="77777777" w:rsidR="00960928" w:rsidRPr="00394FB2" w:rsidRDefault="00960928" w:rsidP="00960928">
      <w:pPr>
        <w:contextualSpacing/>
        <w:rPr>
          <w:ins w:id="1018" w:author="Pound, Sharon Sweetser" w:date="2017-01-22T11:00:00Z"/>
          <w:rFonts w:ascii="Arial" w:hAnsi="Arial" w:cs="Arial"/>
          <w:sz w:val="22"/>
          <w:szCs w:val="22"/>
        </w:rPr>
      </w:pPr>
      <w:ins w:id="1019" w:author="Pound, Sharon Sweetser" w:date="2017-01-22T11:00:00Z">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ins>
    </w:p>
    <w:p w14:paraId="7C1168A9" w14:textId="46ED5438" w:rsidR="00960928" w:rsidRPr="00394FB2" w:rsidRDefault="00960928" w:rsidP="00960928">
      <w:pPr>
        <w:contextualSpacing/>
        <w:rPr>
          <w:rFonts w:ascii="Arial" w:hAnsi="Arial" w:cs="Arial"/>
          <w:sz w:val="22"/>
          <w:szCs w:val="22"/>
        </w:rPr>
      </w:pPr>
      <w:ins w:id="1020" w:author="Pound, Sharon Sweetser" w:date="2017-01-22T11:00:00Z">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ins>
    </w:p>
    <w:sectPr w:rsidR="00960928" w:rsidRPr="00394FB2" w:rsidSect="00AC566C">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1" w:author="Eck, Kimberly" w:date="2017-01-22T15:16:00Z" w:initials="EK">
    <w:p w14:paraId="312599E4" w14:textId="6349679B" w:rsidR="003C1564" w:rsidRDefault="003C1564">
      <w:pPr>
        <w:pStyle w:val="CommentText"/>
      </w:pPr>
      <w:r>
        <w:rPr>
          <w:rStyle w:val="CommentReference"/>
        </w:rPr>
        <w:annotationRef/>
      </w:r>
      <w:r>
        <w:t>Insert figure depicting biodiversity impacts? (environmental damage)</w:t>
      </w:r>
    </w:p>
  </w:comment>
  <w:comment w:id="154" w:author="Eck, Kimberly" w:date="2017-01-25T06:05:00Z" w:initials="EK">
    <w:p w14:paraId="4AE89499" w14:textId="77777777" w:rsidR="003C1564" w:rsidRDefault="003C1564" w:rsidP="00C12439">
      <w:pPr>
        <w:pStyle w:val="CommentText"/>
      </w:pPr>
      <w:r>
        <w:rPr>
          <w:rStyle w:val="CommentReference"/>
        </w:rPr>
        <w:annotationRef/>
      </w:r>
      <w:r>
        <w:t>Should be included in weakness/inadequacy of status qup statement above</w:t>
      </w:r>
    </w:p>
  </w:comment>
  <w:comment w:id="166" w:author="Eck, Kimberly" w:date="2017-01-22T15:44:00Z" w:initials="EK">
    <w:p w14:paraId="5F02785B" w14:textId="77777777" w:rsidR="003C1564" w:rsidRDefault="003C1564">
      <w:pPr>
        <w:pStyle w:val="CommentText"/>
      </w:pPr>
      <w:r>
        <w:rPr>
          <w:rStyle w:val="CommentReference"/>
        </w:rPr>
        <w:annotationRef/>
      </w:r>
      <w:r>
        <w:t>Need references. Identify one weakness/inadequacy. Need more data for demo need for this approach.</w:t>
      </w:r>
    </w:p>
    <w:p w14:paraId="3AC41412" w14:textId="2CE92D46" w:rsidR="003C1564" w:rsidRDefault="003C1564">
      <w:pPr>
        <w:pStyle w:val="CommentText"/>
      </w:pPr>
      <w:r>
        <w:t>Then match to each weakness major training component. Introduce each major component and clearly highlight and label 1-2 goals for each section. (Goal 1: TEXT)</w:t>
      </w:r>
    </w:p>
  </w:comment>
  <w:comment w:id="174" w:author="Charles" w:date="2017-01-20T01:03:00Z" w:initials="C">
    <w:p w14:paraId="348B5C2E" w14:textId="77777777" w:rsidR="003C1564" w:rsidRDefault="003C1564" w:rsidP="008E01FF">
      <w:pPr>
        <w:pStyle w:val="CommentText"/>
      </w:pPr>
      <w:r>
        <w:rPr>
          <w:rStyle w:val="CommentReference"/>
        </w:rPr>
        <w:annotationRef/>
      </w:r>
      <w:r>
        <w:t>Would this paragraph be better at the very beginning of the “Goals” section?</w:t>
      </w:r>
    </w:p>
  </w:comment>
  <w:comment w:id="264" w:author="Charles" w:date="2017-01-20T01:03:00Z" w:initials="C">
    <w:p w14:paraId="19D32EA2" w14:textId="772CCF64" w:rsidR="003C1564" w:rsidRDefault="003C1564">
      <w:pPr>
        <w:pStyle w:val="CommentText"/>
      </w:pPr>
      <w:r>
        <w:rPr>
          <w:rStyle w:val="CommentReference"/>
        </w:rPr>
        <w:annotationRef/>
      </w:r>
      <w:r>
        <w:t>I am trying to address a longer term goal here with this sentence</w:t>
      </w:r>
    </w:p>
  </w:comment>
  <w:comment w:id="272" w:author="Eck, Kimberly" w:date="2017-01-22T15:31:00Z" w:initials="EK">
    <w:p w14:paraId="074BFD93" w14:textId="72357A0F" w:rsidR="003C1564" w:rsidRDefault="003C1564">
      <w:pPr>
        <w:pStyle w:val="CommentText"/>
      </w:pPr>
      <w:r>
        <w:rPr>
          <w:rStyle w:val="CommentReference"/>
        </w:rPr>
        <w:annotationRef/>
      </w:r>
      <w:r>
        <w:t>This is good, incorporate into overview figure</w:t>
      </w:r>
    </w:p>
  </w:comment>
  <w:comment w:id="273" w:author="Pound, Sharon Sweetser" w:date="2017-01-25T09:35:00Z" w:initials="PSS">
    <w:p w14:paraId="651222A9" w14:textId="1DEF63C3" w:rsidR="003C1564" w:rsidRDefault="003C1564">
      <w:pPr>
        <w:pStyle w:val="CommentText"/>
      </w:pPr>
      <w:r>
        <w:rPr>
          <w:rStyle w:val="CommentReference"/>
        </w:rPr>
        <w:annotationRef/>
      </w:r>
      <w:r>
        <w:t>Add co-authorship graphic</w:t>
      </w:r>
    </w:p>
  </w:comment>
  <w:comment w:id="275" w:author="Eck, Kimberly" w:date="2017-01-22T15:57:00Z" w:initials="EK">
    <w:p w14:paraId="1238B1AD" w14:textId="769F7423" w:rsidR="003C1564" w:rsidRDefault="003C1564">
      <w:pPr>
        <w:pStyle w:val="CommentText"/>
      </w:pPr>
      <w:r>
        <w:rPr>
          <w:rStyle w:val="CommentReference"/>
        </w:rPr>
        <w:annotationRef/>
      </w:r>
      <w:r>
        <w:t>This figure make an important point but you are not making it with the text.</w:t>
      </w:r>
    </w:p>
  </w:comment>
  <w:comment w:id="276" w:author="Pound, Sharon Sweetser" w:date="2017-01-25T09:39:00Z" w:initials="PSS">
    <w:p w14:paraId="15930CE2" w14:textId="315EB56D" w:rsidR="003C1564" w:rsidRDefault="003C1564">
      <w:pPr>
        <w:pStyle w:val="CommentText"/>
      </w:pPr>
      <w:r>
        <w:rPr>
          <w:rStyle w:val="CommentReference"/>
        </w:rPr>
        <w:annotationRef/>
      </w:r>
      <w:r>
        <w:t>Add text re. target population, metrics here</w:t>
      </w:r>
    </w:p>
  </w:comment>
  <w:comment w:id="311" w:author="Pound, Sharon Sweetser" w:date="2017-01-22T12:24:00Z" w:initials="PSS">
    <w:p w14:paraId="62F68885" w14:textId="47729988" w:rsidR="003C1564" w:rsidRDefault="003C1564">
      <w:pPr>
        <w:pStyle w:val="CommentText"/>
        <w:rPr>
          <w:noProof/>
        </w:rPr>
      </w:pPr>
      <w:r>
        <w:rPr>
          <w:rStyle w:val="CommentReference"/>
        </w:rPr>
        <w:annotationRef/>
      </w:r>
      <w:r>
        <w:rPr>
          <w:noProof/>
        </w:rPr>
        <w:t>From solicitation, for further consideration:</w:t>
      </w:r>
    </w:p>
    <w:p w14:paraId="1278D4BE" w14:textId="475E1DD7" w:rsidR="003C1564" w:rsidRDefault="003C1564">
      <w:pPr>
        <w:pStyle w:val="CommentText"/>
      </w:pPr>
      <w:r>
        <w:rPr>
          <w:noProof/>
        </w:rPr>
        <w:t>timeline, collaborations with non-academic partners - also, do you want to add science communications into this section? Refer to org section re. working together</w:t>
      </w:r>
    </w:p>
  </w:comment>
  <w:comment w:id="316" w:author="Eck, Kimberly" w:date="2017-01-22T16:02:00Z" w:initials="EK">
    <w:p w14:paraId="65DD4EDC" w14:textId="1F57785F" w:rsidR="003C1564" w:rsidRDefault="003C1564">
      <w:pPr>
        <w:pStyle w:val="CommentText"/>
      </w:pPr>
      <w:r>
        <w:rPr>
          <w:rStyle w:val="CommentReference"/>
        </w:rPr>
        <w:annotationRef/>
      </w:r>
      <w:r>
        <w:t>Is this the same or different as above? Pick a framework and use that language throughout the document  -- ALIGN WITH OVERVIEW</w:t>
      </w:r>
    </w:p>
  </w:comment>
  <w:comment w:id="327" w:author="Pound, Sharon Sweetser" w:date="2017-01-25T09:43:00Z" w:initials="PSS">
    <w:p w14:paraId="4D7C52B7" w14:textId="68607BF8" w:rsidR="003C1564" w:rsidRDefault="003C1564">
      <w:pPr>
        <w:pStyle w:val="CommentText"/>
      </w:pPr>
      <w:r>
        <w:rPr>
          <w:rStyle w:val="CommentReference"/>
        </w:rPr>
        <w:annotationRef/>
      </w:r>
      <w:r>
        <w:t>REVISIT/REORGANIZE the section, reflecting overview.  Subheads for each modular area, for example.</w:t>
      </w:r>
    </w:p>
  </w:comment>
  <w:comment w:id="328" w:author="Eck, Kimberly" w:date="2017-01-22T16:03:00Z" w:initials="EK">
    <w:p w14:paraId="0BC65617" w14:textId="7F26749D" w:rsidR="003C1564" w:rsidRDefault="003C1564">
      <w:pPr>
        <w:pStyle w:val="CommentText"/>
      </w:pPr>
      <w:r>
        <w:rPr>
          <w:rStyle w:val="CommentReference"/>
        </w:rPr>
        <w:annotationRef/>
      </w:r>
      <w:r>
        <w:t xml:space="preserve">Not clear what knowledge, tech, skills are addressed in each course. </w:t>
      </w:r>
    </w:p>
    <w:p w14:paraId="0154A8EB" w14:textId="389A86A6" w:rsidR="003C1564" w:rsidRDefault="003C1564">
      <w:pPr>
        <w:pStyle w:val="CommentText"/>
      </w:pPr>
    </w:p>
    <w:p w14:paraId="1B2C6500" w14:textId="67898F29" w:rsidR="003C1564" w:rsidRDefault="003C1564">
      <w:pPr>
        <w:pStyle w:val="CommentText"/>
      </w:pPr>
      <w:r>
        <w:t>Complete this table.</w:t>
      </w:r>
    </w:p>
  </w:comment>
  <w:comment w:id="406" w:author="Eck, Kimberly" w:date="2017-01-22T16:11:00Z" w:initials="EK">
    <w:p w14:paraId="619170A1" w14:textId="28C120CA" w:rsidR="003C1564" w:rsidRDefault="003C1564">
      <w:pPr>
        <w:pStyle w:val="CommentText"/>
      </w:pPr>
      <w:r>
        <w:rPr>
          <w:rStyle w:val="CommentReference"/>
        </w:rPr>
        <w:annotationRef/>
      </w:r>
      <w:r>
        <w:t>Why font change?</w:t>
      </w:r>
    </w:p>
  </w:comment>
  <w:comment w:id="404" w:author="Brian O'Meara" w:date="2017-01-25T05:57:00Z" w:initials="BCO">
    <w:p w14:paraId="2E8B6E06" w14:textId="52DF154B" w:rsidR="003C1564" w:rsidRDefault="003C1564">
      <w:pPr>
        <w:pStyle w:val="CommentText"/>
      </w:pPr>
      <w:r>
        <w:rPr>
          <w:rStyle w:val="CommentReference"/>
        </w:rPr>
        <w:annotationRef/>
      </w:r>
      <w:r>
        <w:t>Need to move this table up, but I can’t</w:t>
      </w:r>
    </w:p>
  </w:comment>
  <w:comment w:id="461" w:author="Eck, Kimberly" w:date="2017-01-22T16:14:00Z" w:initials="EK">
    <w:p w14:paraId="3BF18C6B" w14:textId="5D66A1C9" w:rsidR="003C1564" w:rsidRDefault="003C1564">
      <w:pPr>
        <w:pStyle w:val="CommentText"/>
      </w:pPr>
      <w:r>
        <w:rPr>
          <w:rStyle w:val="CommentReference"/>
        </w:rPr>
        <w:annotationRef/>
      </w:r>
      <w:r>
        <w:t>Need to strengthen this and substantially expand.</w:t>
      </w:r>
    </w:p>
  </w:comment>
  <w:comment w:id="463" w:author="Pound, Sharon Sweetser" w:date="2017-01-20T13:51:00Z" w:initials="PSS">
    <w:p w14:paraId="10354ABA" w14:textId="6780787E" w:rsidR="003C1564" w:rsidRDefault="003C1564">
      <w:pPr>
        <w:pStyle w:val="CommentText"/>
      </w:pPr>
      <w:r>
        <w:rPr>
          <w:rStyle w:val="CommentReference"/>
        </w:rPr>
        <w:annotationRef/>
      </w:r>
      <w:r>
        <w:rPr>
          <w:noProof/>
        </w:rPr>
        <w:t>These skills workshops seem like technology courses to me?</w:t>
      </w:r>
    </w:p>
  </w:comment>
  <w:comment w:id="466" w:author="Pound, Sharon Sweetser" w:date="2017-01-20T13:44:00Z" w:initials="PSS">
    <w:p w14:paraId="567CB8E9" w14:textId="09CE99F1" w:rsidR="003C1564" w:rsidRDefault="003C1564">
      <w:pPr>
        <w:pStyle w:val="CommentText"/>
      </w:pPr>
      <w:r>
        <w:rPr>
          <w:rStyle w:val="CommentReference"/>
        </w:rPr>
        <w:annotationRef/>
      </w:r>
      <w:r>
        <w:rPr>
          <w:noProof/>
        </w:rPr>
        <w:t>How is something made available by posting ...?</w:t>
      </w:r>
    </w:p>
  </w:comment>
  <w:comment w:id="469" w:author="Pound, Sharon Sweetser" w:date="2017-01-20T13:45:00Z" w:initials="PSS">
    <w:p w14:paraId="28F92373" w14:textId="78D1AAD2" w:rsidR="003C1564" w:rsidRDefault="003C1564">
      <w:pPr>
        <w:pStyle w:val="CommentText"/>
      </w:pPr>
      <w:r>
        <w:rPr>
          <w:rStyle w:val="CommentReference"/>
        </w:rPr>
        <w:annotationRef/>
      </w:r>
      <w:r>
        <w:rPr>
          <w:noProof/>
        </w:rPr>
        <w:t>First reference - should probably spell it all out</w:t>
      </w:r>
    </w:p>
  </w:comment>
  <w:comment w:id="472" w:author="Eck, Kimberly" w:date="2017-01-22T16:13:00Z" w:initials="EK">
    <w:p w14:paraId="26F32AAF" w14:textId="05A732E6" w:rsidR="003C1564" w:rsidRDefault="003C1564">
      <w:pPr>
        <w:pStyle w:val="CommentText"/>
      </w:pPr>
      <w:r>
        <w:rPr>
          <w:rStyle w:val="CommentReference"/>
        </w:rPr>
        <w:annotationRef/>
      </w:r>
      <w:r>
        <w:t>Expand this. Too important for such a limited description. Build on UG</w:t>
      </w:r>
    </w:p>
  </w:comment>
  <w:comment w:id="476" w:author="O'Meara, Brian C" w:date="2017-01-22T01:21:00Z" w:initials="OBC">
    <w:p w14:paraId="70165375" w14:textId="7E184658" w:rsidR="003C1564" w:rsidRDefault="003C1564">
      <w:pPr>
        <w:pStyle w:val="CommentText"/>
      </w:pPr>
      <w:r>
        <w:rPr>
          <w:rStyle w:val="CommentReference"/>
        </w:rPr>
        <w:annotationRef/>
      </w:r>
      <w:r>
        <w:t>Adjusts with budget</w:t>
      </w:r>
    </w:p>
  </w:comment>
  <w:comment w:id="475" w:author="Eck, Kimberly" w:date="2017-01-22T16:21:00Z" w:initials="EK">
    <w:p w14:paraId="3B5330B4" w14:textId="091FA706" w:rsidR="003C1564" w:rsidRDefault="003C1564">
      <w:pPr>
        <w:pStyle w:val="CommentText"/>
      </w:pPr>
      <w:r>
        <w:rPr>
          <w:rStyle w:val="CommentReference"/>
        </w:rPr>
        <w:annotationRef/>
      </w:r>
      <w:r>
        <w:t>Need more on these students in this section. Mention academic background and demographics (e.g. of current students)</w:t>
      </w:r>
    </w:p>
  </w:comment>
  <w:comment w:id="485" w:author="Pound, Sharon Sweetser" w:date="2017-01-20T13:53:00Z" w:initials="PSS">
    <w:p w14:paraId="74105EC6" w14:textId="3310CBFD" w:rsidR="003C1564" w:rsidRDefault="003C1564">
      <w:pPr>
        <w:pStyle w:val="CommentText"/>
      </w:pPr>
      <w:r>
        <w:rPr>
          <w:rStyle w:val="CommentReference"/>
        </w:rPr>
        <w:annotationRef/>
      </w:r>
      <w:r>
        <w:rPr>
          <w:noProof/>
        </w:rPr>
        <w:t>This might be a red flag - can you/should you be more specific?</w:t>
      </w:r>
    </w:p>
  </w:comment>
  <w:comment w:id="486" w:author="Eck, Kimberly" w:date="2017-01-22T16:20:00Z" w:initials="EK">
    <w:p w14:paraId="7BDBBE09" w14:textId="008F46B0" w:rsidR="003C1564" w:rsidRDefault="003C1564">
      <w:pPr>
        <w:pStyle w:val="CommentText"/>
      </w:pPr>
      <w:r>
        <w:rPr>
          <w:rStyle w:val="CommentReference"/>
        </w:rPr>
        <w:annotationRef/>
      </w:r>
      <w:r>
        <w:t>I get it but don’t say you’re uncertain. Put an estimate. It’s okay to be wrong.</w:t>
      </w:r>
    </w:p>
  </w:comment>
  <w:comment w:id="487" w:author="Pound, Sharon Sweetser" w:date="2017-01-20T13:55:00Z" w:initials="PSS">
    <w:p w14:paraId="64CDE2E9" w14:textId="4986F509" w:rsidR="003C1564" w:rsidRDefault="003C1564">
      <w:pPr>
        <w:pStyle w:val="CommentText"/>
      </w:pPr>
      <w:r>
        <w:rPr>
          <w:rStyle w:val="CommentReference"/>
        </w:rPr>
        <w:annotationRef/>
      </w:r>
      <w:r>
        <w:rPr>
          <w:noProof/>
        </w:rPr>
        <w:t>This section seems a bit slim.</w:t>
      </w:r>
    </w:p>
  </w:comment>
  <w:comment w:id="488" w:author="Eck, Kimberly" w:date="2017-01-22T16:22:00Z" w:initials="EK">
    <w:p w14:paraId="726E15AF" w14:textId="452920CD" w:rsidR="003C1564" w:rsidRDefault="003C1564">
      <w:pPr>
        <w:pStyle w:val="CommentText"/>
      </w:pPr>
      <w:r>
        <w:rPr>
          <w:rStyle w:val="CommentReference"/>
        </w:rPr>
        <w:annotationRef/>
      </w:r>
      <w:r>
        <w:t>What did they say?! This info should probably be a part of the weakness/inadequacy of status quo description. Add quotes.</w:t>
      </w:r>
    </w:p>
  </w:comment>
  <w:comment w:id="492" w:author="O'Meara, Brian C" w:date="2017-01-20T01:03:00Z" w:initials="OBC">
    <w:p w14:paraId="68C96870" w14:textId="77777777" w:rsidR="003C1564" w:rsidRPr="00A717E1" w:rsidRDefault="003C1564"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Describe the novel, potentially transformative research that the NRT will catalyze throughinterdisciplinary synergies emerging from currently funded activities at the institution(s) and/or via separate NRT-fundedinterdisciplinary initiatives.</w:t>
      </w:r>
    </w:p>
    <w:p w14:paraId="11B8813C" w14:textId="77777777" w:rsidR="003C1564" w:rsidRDefault="003C1564" w:rsidP="001B0BC8"/>
    <w:p w14:paraId="6E428787" w14:textId="77777777" w:rsidR="003C1564" w:rsidRDefault="003C1564" w:rsidP="001B0BC8">
      <w:r>
        <w:t>Note that our assessment is also publishable research</w:t>
      </w:r>
    </w:p>
    <w:p w14:paraId="095630BF" w14:textId="77777777" w:rsidR="003C1564" w:rsidRDefault="003C1564" w:rsidP="001B0BC8"/>
    <w:p w14:paraId="4A98B5AD" w14:textId="77777777" w:rsidR="003C1564" w:rsidRDefault="003C1564" w:rsidP="001B0BC8">
      <w:r>
        <w:t>3 pages</w:t>
      </w:r>
    </w:p>
    <w:p w14:paraId="04D7786A" w14:textId="593331BB" w:rsidR="003C1564" w:rsidRDefault="003C1564">
      <w:pPr>
        <w:pStyle w:val="CommentText"/>
      </w:pPr>
    </w:p>
  </w:comment>
  <w:comment w:id="495" w:author="Eck, Kimberly" w:date="2017-01-22T16:24:00Z" w:initials="EK">
    <w:p w14:paraId="47A382A9" w14:textId="17D92F68" w:rsidR="003C1564" w:rsidRDefault="003C1564">
      <w:pPr>
        <w:pStyle w:val="CommentText"/>
      </w:pPr>
      <w:r>
        <w:rPr>
          <w:rStyle w:val="CommentReference"/>
        </w:rPr>
        <w:annotationRef/>
      </w:r>
      <w:r>
        <w:t>Commit these as options available to the students.</w:t>
      </w:r>
    </w:p>
  </w:comment>
  <w:comment w:id="496" w:author="Eck, Kimberly" w:date="2017-01-22T16:24:00Z" w:initials="EK">
    <w:p w14:paraId="74AC2824" w14:textId="2DAE8B1D" w:rsidR="003C1564" w:rsidRDefault="003C1564">
      <w:pPr>
        <w:pStyle w:val="CommentText"/>
      </w:pPr>
      <w:r>
        <w:rPr>
          <w:rStyle w:val="CommentReference"/>
        </w:rPr>
        <w:annotationRef/>
      </w:r>
      <w:r>
        <w:t>Labeling by PI sounds disjointed. Use topics as labels instead?</w:t>
      </w:r>
    </w:p>
  </w:comment>
  <w:comment w:id="503" w:author="Brian O'Meara" w:date="2017-01-20T01:03:00Z" w:initials="BCO">
    <w:p w14:paraId="6FE28A83" w14:textId="77777777" w:rsidR="003C1564" w:rsidRPr="009B5AFD" w:rsidRDefault="003C1564"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thetraining components and the major research efforts will contribute more broadly to the achievement of societally relevant outcomes. If a collaborative project is proposed, describe the role of the non-lead institution(s) and its (their) participating personnel, theorganizational structure(s), and the mechanisms for project communication.</w:t>
      </w:r>
    </w:p>
    <w:p w14:paraId="60E8A405" w14:textId="77777777" w:rsidR="003C1564" w:rsidRDefault="003C1564" w:rsidP="008F29F2"/>
    <w:p w14:paraId="57E94B53" w14:textId="77777777" w:rsidR="003C1564" w:rsidRPr="009B5AFD" w:rsidRDefault="003C1564" w:rsidP="008F29F2">
      <w:r>
        <w:t>1 page</w:t>
      </w:r>
    </w:p>
    <w:p w14:paraId="23B5525A" w14:textId="7E2516A4" w:rsidR="003C1564" w:rsidRDefault="003C1564">
      <w:pPr>
        <w:pStyle w:val="CommentText"/>
      </w:pPr>
    </w:p>
  </w:comment>
  <w:comment w:id="504" w:author="Eck, Kimberly" w:date="2017-01-22T16:27:00Z" w:initials="EK">
    <w:p w14:paraId="20E1BA66" w14:textId="0761C7A3" w:rsidR="003C1564" w:rsidRDefault="003C1564">
      <w:pPr>
        <w:pStyle w:val="CommentText"/>
      </w:pPr>
      <w:r>
        <w:rPr>
          <w:rStyle w:val="CommentReference"/>
        </w:rPr>
        <w:annotationRef/>
      </w:r>
      <w:r>
        <w:t>This is conceptually weak. How can K-1, Undergrads, campus community be involved?</w:t>
      </w:r>
    </w:p>
  </w:comment>
  <w:comment w:id="509" w:author="Eck, Kimberly" w:date="2017-01-22T16:26:00Z" w:initials="EK">
    <w:p w14:paraId="7A2153E0" w14:textId="04447359" w:rsidR="003C1564" w:rsidRDefault="003C1564">
      <w:pPr>
        <w:pStyle w:val="CommentText"/>
      </w:pPr>
      <w:r>
        <w:rPr>
          <w:rStyle w:val="CommentReference"/>
        </w:rPr>
        <w:annotationRef/>
      </w:r>
      <w:r>
        <w:t>Should be included in weakness/inadequacy of status qup statement above</w:t>
      </w:r>
    </w:p>
  </w:comment>
  <w:comment w:id="515" w:author="Brian O'Meara" w:date="2017-01-20T01:03:00Z" w:initials="BCO">
    <w:p w14:paraId="01750275" w14:textId="77777777" w:rsidR="003C1564" w:rsidRDefault="003C1564"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theresponsibilities of key personnel and reporting lines. Describe how the leadership team will foster a sense of community amongproject participants (faculty, trainees, the evaluator, staff, and collaborators) through activities and practices. The PI must possessthe scientific, teaching, and mentoring expertise and the project management experience necessary to lead and administer the NRT.Projects should include a half- to full-time NRT Project </w:t>
      </w:r>
    </w:p>
    <w:p w14:paraId="5362AC12" w14:textId="77777777" w:rsidR="003C1564" w:rsidRDefault="003C1564" w:rsidP="00FF25FD">
      <w:pPr>
        <w:rPr>
          <w:rFonts w:ascii="Calibri" w:eastAsia="Times New Roman" w:hAnsi="Calibri" w:cs="Times New Roman"/>
          <w:noProof/>
          <w:color w:val="000000"/>
          <w:sz w:val="20"/>
          <w:szCs w:val="20"/>
        </w:rPr>
      </w:pPr>
    </w:p>
    <w:p w14:paraId="69C0EE2B" w14:textId="77777777" w:rsidR="003C1564" w:rsidRDefault="003C1564" w:rsidP="00FF25FD">
      <w:pPr>
        <w:rPr>
          <w:rFonts w:ascii="Calibri" w:eastAsia="Times New Roman" w:hAnsi="Calibri" w:cs="Times New Roman"/>
          <w:noProof/>
          <w:color w:val="000000"/>
          <w:sz w:val="20"/>
          <w:szCs w:val="20"/>
        </w:rPr>
      </w:pPr>
    </w:p>
    <w:p w14:paraId="2C53F2C1" w14:textId="7385A968" w:rsidR="003C1564" w:rsidRPr="00217E99" w:rsidRDefault="003C1564"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Coordinator as a member of the management team. Proposers shouldidentify formal mechanisms for recurring, substantive communication with administrators (e.g., department chairs, college deans,graduate school dean(s), and others) about the NRT’s progress and any institutional barriers.</w:t>
      </w:r>
    </w:p>
    <w:p w14:paraId="2B94A0F8" w14:textId="77777777" w:rsidR="003C1564" w:rsidRDefault="003C1564" w:rsidP="00FF25FD"/>
    <w:p w14:paraId="7FF00F2D" w14:textId="77777777" w:rsidR="003C1564" w:rsidRDefault="003C1564" w:rsidP="00FF25FD">
      <w:r>
        <w:t>1 page</w:t>
      </w:r>
    </w:p>
    <w:p w14:paraId="4A7CB590" w14:textId="2D4E34FF" w:rsidR="003C1564" w:rsidRDefault="003C1564">
      <w:pPr>
        <w:pStyle w:val="CommentText"/>
      </w:pPr>
    </w:p>
  </w:comment>
  <w:comment w:id="511" w:author="Pound, Sharon Sweetser" w:date="2017-01-20T14:19:00Z" w:initials="PSS">
    <w:p w14:paraId="0D981F99" w14:textId="428541A5" w:rsidR="003C1564" w:rsidRDefault="003C1564">
      <w:pPr>
        <w:pStyle w:val="CommentText"/>
      </w:pPr>
      <w:r>
        <w:rPr>
          <w:rStyle w:val="CommentReference"/>
        </w:rPr>
        <w:annotationRef/>
      </w:r>
      <w:r>
        <w:rPr>
          <w:noProof/>
        </w:rPr>
        <w:t>Need to add an External Advisory Board?</w:t>
      </w:r>
    </w:p>
  </w:comment>
  <w:comment w:id="512" w:author="Pound, Sharon Sweetser" w:date="2017-01-22T12:30:00Z" w:initials="PSS">
    <w:p w14:paraId="63EEE0CF" w14:textId="13C3E1E4" w:rsidR="003C1564" w:rsidRDefault="003C1564">
      <w:pPr>
        <w:pStyle w:val="CommentText"/>
      </w:pPr>
      <w:r>
        <w:rPr>
          <w:rStyle w:val="CommentReference"/>
        </w:rPr>
        <w:annotationRef/>
      </w:r>
      <w:r>
        <w:rPr>
          <w:noProof/>
        </w:rPr>
        <w:t>From the solicitation: Include reporting lines; describe role of NRT Project Coordinator</w:t>
      </w:r>
    </w:p>
  </w:comment>
  <w:comment w:id="517" w:author="Eck, Kimberly" w:date="2017-01-22T16:31:00Z" w:initials="EK">
    <w:p w14:paraId="41474E11" w14:textId="5C588189" w:rsidR="003C1564" w:rsidRDefault="003C1564">
      <w:pPr>
        <w:pStyle w:val="CommentText"/>
      </w:pPr>
      <w:r>
        <w:rPr>
          <w:rStyle w:val="CommentReference"/>
        </w:rPr>
        <w:annotationRef/>
      </w:r>
      <w:r>
        <w:t>Need a figure here</w:t>
      </w:r>
    </w:p>
  </w:comment>
  <w:comment w:id="518" w:author="Pound, Sharon Sweetser" w:date="2017-01-20T14:10:00Z" w:initials="PSS">
    <w:p w14:paraId="4E29CD21" w14:textId="34AF4042" w:rsidR="003C1564" w:rsidRDefault="003C1564">
      <w:pPr>
        <w:pStyle w:val="CommentText"/>
      </w:pPr>
      <w:r>
        <w:rPr>
          <w:rStyle w:val="CommentReference"/>
        </w:rPr>
        <w:annotationRef/>
      </w:r>
      <w:r>
        <w:rPr>
          <w:noProof/>
        </w:rPr>
        <w:t>Can you talk about your project management experience?</w:t>
      </w:r>
    </w:p>
  </w:comment>
  <w:comment w:id="519" w:author="Pound, Sharon Sweetser" w:date="2017-01-20T14:13:00Z" w:initials="PSS">
    <w:p w14:paraId="7FB5C2CA" w14:textId="7AFEBFCF" w:rsidR="003C1564" w:rsidRDefault="003C1564">
      <w:pPr>
        <w:pStyle w:val="CommentText"/>
      </w:pPr>
      <w:r>
        <w:rPr>
          <w:rStyle w:val="CommentReference"/>
        </w:rPr>
        <w:annotationRef/>
      </w:r>
      <w:r>
        <w:rPr>
          <w:noProof/>
        </w:rPr>
        <w:t>consider an org chart with clear lines of reporting - reporting to two people might be a red flag?</w:t>
      </w:r>
    </w:p>
  </w:comment>
  <w:comment w:id="521" w:author="Pound, Sharon Sweetser" w:date="2017-01-20T14:16:00Z" w:initials="PSS">
    <w:p w14:paraId="46AE3804" w14:textId="24A7DC61" w:rsidR="003C1564" w:rsidRDefault="003C1564">
      <w:pPr>
        <w:pStyle w:val="CommentText"/>
      </w:pPr>
      <w:r>
        <w:rPr>
          <w:rStyle w:val="CommentReference"/>
        </w:rPr>
        <w:annotationRef/>
      </w:r>
      <w:r>
        <w:rPr>
          <w:noProof/>
        </w:rPr>
        <w:t>Who has buy in?</w:t>
      </w:r>
    </w:p>
  </w:comment>
  <w:comment w:id="525" w:author="Charles" w:date="2017-01-20T01:03:00Z" w:initials="C">
    <w:p w14:paraId="556C1CA6" w14:textId="598918BF" w:rsidR="003C1564" w:rsidRDefault="003C1564">
      <w:pPr>
        <w:pStyle w:val="CommentText"/>
      </w:pPr>
      <w:r>
        <w:rPr>
          <w:rStyle w:val="CommentReference"/>
        </w:rPr>
        <w:annotationRef/>
      </w:r>
      <w:r>
        <w:t>If we want to be super technical and cover all bases</w:t>
      </w:r>
    </w:p>
  </w:comment>
  <w:comment w:id="530" w:author="Eck, Kimberly" w:date="2017-01-22T16:33:00Z" w:initials="EK">
    <w:p w14:paraId="122DB098" w14:textId="75335943" w:rsidR="003C1564" w:rsidRDefault="003C1564">
      <w:pPr>
        <w:pStyle w:val="CommentText"/>
      </w:pPr>
      <w:r>
        <w:rPr>
          <w:rStyle w:val="CommentReference"/>
        </w:rPr>
        <w:annotationRef/>
      </w:r>
      <w:r>
        <w:t>How does this relate to the Tiers?</w:t>
      </w:r>
    </w:p>
  </w:comment>
  <w:comment w:id="549" w:author="Brian O'Meara" w:date="2017-01-20T01:03:00Z" w:initials="BCO">
    <w:p w14:paraId="7E71A25C" w14:textId="77777777" w:rsidR="003C1564" w:rsidRPr="00671644" w:rsidRDefault="003C1564"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Describe plans for recruitment, mentoring, and retention of trainees with a particularemphasis on broadening participation of groups underrepresented in STEM fields.</w:t>
      </w:r>
    </w:p>
    <w:p w14:paraId="686E9157" w14:textId="77777777" w:rsidR="003C1564" w:rsidRDefault="003C1564" w:rsidP="001C4EE3"/>
    <w:p w14:paraId="27EDCE97" w14:textId="42F4DAC4" w:rsidR="003C1564" w:rsidRDefault="003C1564" w:rsidP="001C4EE3">
      <w:r>
        <w:t>1 page</w:t>
      </w:r>
    </w:p>
  </w:comment>
  <w:comment w:id="556" w:author="Eck, Kimberly" w:date="2017-01-23T17:22:00Z" w:initials="EK">
    <w:p w14:paraId="40A0D2B9" w14:textId="2C71810B" w:rsidR="003C1564" w:rsidRDefault="003C1564">
      <w:pPr>
        <w:pStyle w:val="CommentText"/>
      </w:pPr>
      <w:r>
        <w:rPr>
          <w:rStyle w:val="CommentReference"/>
        </w:rPr>
        <w:annotationRef/>
      </w:r>
      <w:r>
        <w:t>What about other institutions? How about in reach?</w:t>
      </w:r>
    </w:p>
  </w:comment>
  <w:comment w:id="561" w:author="Eck, Kimberly" w:date="2017-01-23T17:24:00Z" w:initials="EK">
    <w:p w14:paraId="0775C150" w14:textId="438A6EE6" w:rsidR="003C1564" w:rsidRDefault="003C1564">
      <w:pPr>
        <w:pStyle w:val="CommentText"/>
      </w:pPr>
      <w:r>
        <w:rPr>
          <w:rStyle w:val="CommentReference"/>
        </w:rPr>
        <w:annotationRef/>
      </w:r>
      <w:r>
        <w:t>This is not an example of mentoring. Might belong somewhere else/</w:t>
      </w:r>
    </w:p>
  </w:comment>
  <w:comment w:id="562" w:author="Eck, Kimberly" w:date="2017-01-23T17:25:00Z" w:initials="EK">
    <w:p w14:paraId="159AA24A" w14:textId="10F58A1D" w:rsidR="003C1564" w:rsidRDefault="003C1564">
      <w:pPr>
        <w:pStyle w:val="CommentText"/>
      </w:pPr>
      <w:r>
        <w:rPr>
          <w:rStyle w:val="CommentReference"/>
        </w:rPr>
        <w:annotationRef/>
      </w:r>
      <w:r>
        <w:t>Need to explain this better.</w:t>
      </w:r>
    </w:p>
  </w:comment>
  <w:comment w:id="569" w:author="Eck, Kimberly" w:date="2017-01-23T17:23:00Z" w:initials="EK">
    <w:p w14:paraId="50742404" w14:textId="108604FC" w:rsidR="003C1564" w:rsidRDefault="003C1564">
      <w:pPr>
        <w:pStyle w:val="CommentText"/>
      </w:pPr>
      <w:r>
        <w:rPr>
          <w:rStyle w:val="CommentReference"/>
        </w:rPr>
        <w:annotationRef/>
      </w:r>
      <w:r>
        <w:t>They should already be developed</w:t>
      </w:r>
    </w:p>
  </w:comment>
  <w:comment w:id="575" w:author="Eck, Kimberly" w:date="2017-01-23T17:25:00Z" w:initials="EK">
    <w:p w14:paraId="3529BCCB" w14:textId="12F89E6E" w:rsidR="003C1564" w:rsidRDefault="003C1564">
      <w:pPr>
        <w:pStyle w:val="CommentText"/>
      </w:pPr>
      <w:r>
        <w:rPr>
          <w:rStyle w:val="CommentReference"/>
        </w:rPr>
        <w:annotationRef/>
      </w:r>
      <w:r>
        <w:t>This is really good, say more. Highlight.</w:t>
      </w:r>
    </w:p>
  </w:comment>
  <w:comment w:id="576" w:author="Eck, Kimberly" w:date="2017-01-23T17:25:00Z" w:initials="EK">
    <w:p w14:paraId="5E5EE1DA" w14:textId="0187BA67" w:rsidR="003C1564" w:rsidRDefault="003C1564">
      <w:pPr>
        <w:pStyle w:val="CommentText"/>
      </w:pPr>
      <w:r>
        <w:rPr>
          <w:rStyle w:val="CommentReference"/>
        </w:rPr>
        <w:annotationRef/>
      </w:r>
      <w:r>
        <w:t>Also really good, highlight.</w:t>
      </w:r>
    </w:p>
  </w:comment>
  <w:comment w:id="580" w:author="Brian O'Meara" w:date="2017-01-20T01:03:00Z" w:initials="BCO">
    <w:p w14:paraId="0D647327" w14:textId="77777777" w:rsidR="003C1564" w:rsidRPr="002C35A5" w:rsidRDefault="003C1564"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Assessment of the project is a high priority for the NRT program. Projectsshould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ontrainees,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mechanismsfor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3C1564" w:rsidRDefault="003C1564" w:rsidP="003F40E5"/>
    <w:p w14:paraId="2D0F812E" w14:textId="77777777" w:rsidR="003C1564" w:rsidRPr="002C35A5" w:rsidRDefault="003C1564" w:rsidP="003F40E5">
      <w:r>
        <w:t>2 pages</w:t>
      </w:r>
    </w:p>
    <w:p w14:paraId="0A2054A7" w14:textId="155C34DB" w:rsidR="003C1564" w:rsidRDefault="003C1564">
      <w:pPr>
        <w:pStyle w:val="CommentText"/>
      </w:pPr>
    </w:p>
  </w:comment>
  <w:comment w:id="597" w:author="Pound, Sharon Sweetser" w:date="2017-01-22T12:13:00Z" w:initials="PSS">
    <w:p w14:paraId="28AC98A4" w14:textId="0068820E" w:rsidR="003C1564" w:rsidRDefault="003C1564">
      <w:pPr>
        <w:pStyle w:val="CommentText"/>
      </w:pPr>
      <w:r>
        <w:rPr>
          <w:rStyle w:val="CommentReference"/>
        </w:rPr>
        <w:annotationRef/>
      </w:r>
      <w:r>
        <w:rPr>
          <w:noProof/>
        </w:rPr>
        <w:t>See what tables?</w:t>
      </w:r>
    </w:p>
  </w:comment>
  <w:comment w:id="654" w:author="Eck, Kimberly" w:date="2017-01-23T17:41:00Z" w:initials="EK">
    <w:p w14:paraId="1F1A4F9F" w14:textId="2955B372" w:rsidR="003C1564" w:rsidRDefault="003C1564">
      <w:pPr>
        <w:pStyle w:val="CommentText"/>
      </w:pPr>
      <w:r>
        <w:rPr>
          <w:rStyle w:val="CommentReference"/>
        </w:rPr>
        <w:annotationRef/>
      </w:r>
      <w:r>
        <w:t>These outcomes do not exactly match up with the way the components are described above. May need to add in one place or the other.</w:t>
      </w:r>
    </w:p>
  </w:comment>
  <w:comment w:id="655" w:author="Eck, Kimberly" w:date="2017-01-23T17:42:00Z" w:initials="EK">
    <w:p w14:paraId="41B24EC4" w14:textId="50559E23" w:rsidR="003C1564" w:rsidRDefault="003C1564">
      <w:pPr>
        <w:pStyle w:val="CommentText"/>
      </w:pPr>
      <w:r>
        <w:rPr>
          <w:rStyle w:val="CommentReference"/>
        </w:rPr>
        <w:annotationRef/>
      </w:r>
      <w:r>
        <w:t>Should add education/outreach component.</w:t>
      </w:r>
    </w:p>
  </w:comment>
  <w:comment w:id="816" w:author="Brian O'Meara" w:date="2017-01-20T01:03:00Z" w:initials="BCO">
    <w:p w14:paraId="24495019" w14:textId="6E9077D9" w:rsidR="003C1564" w:rsidRPr="003F40E5" w:rsidRDefault="003C1564"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r>
        <w:rPr>
          <w:rFonts w:ascii="Calibri" w:eastAsia="Times New Roman" w:hAnsi="Calibri" w:cs="Times New Roman"/>
          <w:color w:val="000000"/>
          <w:sz w:val="20"/>
          <w:szCs w:val="20"/>
        </w:rPr>
        <w:t>. 1 page</w:t>
      </w:r>
    </w:p>
  </w:comment>
  <w:comment w:id="860" w:author="Brian O'Meara" w:date="2017-01-20T01:03:00Z" w:initials="BCO">
    <w:p w14:paraId="0E2D640C" w14:textId="77777777" w:rsidR="003C1564" w:rsidRPr="00474578" w:rsidRDefault="003C1564"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project.Individuals who have received more than one prior award must report on the award(s) most closely related to the proposal.Complete bibliographic citation for each publication resulting from an NSF award must be included in either the Results from PriorNSF Support section or in the References Cited section of the proposal. For further information see Chapter II.C.2.d of the GPG.</w:t>
      </w:r>
    </w:p>
    <w:p w14:paraId="0D1ABBBB" w14:textId="55A0A02B" w:rsidR="003C1564" w:rsidRDefault="003C156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952995" w14:textId="77777777" w:rsidR="005A7FD9" w:rsidRDefault="005A7FD9" w:rsidP="0014600F">
      <w:r>
        <w:separator/>
      </w:r>
    </w:p>
  </w:endnote>
  <w:endnote w:type="continuationSeparator" w:id="0">
    <w:p w14:paraId="07E19E9A" w14:textId="77777777" w:rsidR="005A7FD9" w:rsidRDefault="005A7FD9"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701237"/>
      <w:docPartObj>
        <w:docPartGallery w:val="Page Numbers (Bottom of Page)"/>
        <w:docPartUnique/>
      </w:docPartObj>
    </w:sdtPr>
    <w:sdtEndPr>
      <w:rPr>
        <w:noProof/>
      </w:rPr>
    </w:sdtEndPr>
    <w:sdtContent>
      <w:p w14:paraId="78AAC4A5" w14:textId="14806BF3" w:rsidR="003C1564" w:rsidRDefault="003C1564">
        <w:pPr>
          <w:pStyle w:val="Footer"/>
          <w:jc w:val="center"/>
        </w:pPr>
        <w:r>
          <w:fldChar w:fldCharType="begin"/>
        </w:r>
        <w:r>
          <w:instrText xml:space="preserve"> PAGE   \* MERGEFORMAT </w:instrText>
        </w:r>
        <w:r>
          <w:fldChar w:fldCharType="separate"/>
        </w:r>
        <w:r w:rsidR="000359B6">
          <w:rPr>
            <w:noProof/>
          </w:rPr>
          <w:t>12</w:t>
        </w:r>
        <w:r>
          <w:rPr>
            <w:noProof/>
          </w:rPr>
          <w:fldChar w:fldCharType="end"/>
        </w:r>
      </w:p>
    </w:sdtContent>
  </w:sdt>
  <w:p w14:paraId="7585F772" w14:textId="77777777" w:rsidR="003C1564" w:rsidRDefault="003C15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05BD67" w14:textId="77777777" w:rsidR="005A7FD9" w:rsidRDefault="005A7FD9" w:rsidP="0014600F">
      <w:r>
        <w:separator/>
      </w:r>
    </w:p>
  </w:footnote>
  <w:footnote w:type="continuationSeparator" w:id="0">
    <w:p w14:paraId="2AB8608A" w14:textId="77777777" w:rsidR="005A7FD9" w:rsidRDefault="005A7FD9"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0"/>
  </w:num>
  <w:num w:numId="5">
    <w:abstractNumId w:val="4"/>
  </w:num>
  <w:num w:numId="6">
    <w:abstractNumId w:val="11"/>
  </w:num>
  <w:num w:numId="7">
    <w:abstractNumId w:val="13"/>
  </w:num>
  <w:num w:numId="8">
    <w:abstractNumId w:val="5"/>
  </w:num>
  <w:num w:numId="9">
    <w:abstractNumId w:val="7"/>
  </w:num>
  <w:num w:numId="10">
    <w:abstractNumId w:val="1"/>
  </w:num>
  <w:num w:numId="11">
    <w:abstractNumId w:val="2"/>
  </w:num>
  <w:num w:numId="12">
    <w:abstractNumId w:val="9"/>
  </w:num>
  <w:num w:numId="13">
    <w:abstractNumId w:val="3"/>
  </w:num>
  <w:num w:numId="14">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14461"/>
    <w:rsid w:val="00121725"/>
    <w:rsid w:val="001271C2"/>
    <w:rsid w:val="0014600F"/>
    <w:rsid w:val="00152AC4"/>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12F3E"/>
    <w:rsid w:val="00214B52"/>
    <w:rsid w:val="002442A1"/>
    <w:rsid w:val="00254F06"/>
    <w:rsid w:val="00257979"/>
    <w:rsid w:val="00261E6E"/>
    <w:rsid w:val="0026557D"/>
    <w:rsid w:val="002658DC"/>
    <w:rsid w:val="002703FC"/>
    <w:rsid w:val="00271B3F"/>
    <w:rsid w:val="002740B0"/>
    <w:rsid w:val="002750C3"/>
    <w:rsid w:val="00286385"/>
    <w:rsid w:val="0028712C"/>
    <w:rsid w:val="00292947"/>
    <w:rsid w:val="00293928"/>
    <w:rsid w:val="002A6B4B"/>
    <w:rsid w:val="002D4D4F"/>
    <w:rsid w:val="002E08CA"/>
    <w:rsid w:val="002E13D9"/>
    <w:rsid w:val="002E1DA4"/>
    <w:rsid w:val="002E4EDD"/>
    <w:rsid w:val="002F3838"/>
    <w:rsid w:val="00303713"/>
    <w:rsid w:val="003213FA"/>
    <w:rsid w:val="00323D5C"/>
    <w:rsid w:val="00327567"/>
    <w:rsid w:val="00327D38"/>
    <w:rsid w:val="00343756"/>
    <w:rsid w:val="00344464"/>
    <w:rsid w:val="003458E4"/>
    <w:rsid w:val="00345B38"/>
    <w:rsid w:val="00352E9B"/>
    <w:rsid w:val="00354D23"/>
    <w:rsid w:val="00356EE6"/>
    <w:rsid w:val="0036251A"/>
    <w:rsid w:val="0036391A"/>
    <w:rsid w:val="0037624F"/>
    <w:rsid w:val="0038392A"/>
    <w:rsid w:val="00390BB6"/>
    <w:rsid w:val="00394A93"/>
    <w:rsid w:val="00394FB2"/>
    <w:rsid w:val="00396450"/>
    <w:rsid w:val="003B0BFE"/>
    <w:rsid w:val="003C1564"/>
    <w:rsid w:val="003C1867"/>
    <w:rsid w:val="003C6416"/>
    <w:rsid w:val="003F3317"/>
    <w:rsid w:val="003F40E5"/>
    <w:rsid w:val="00405D03"/>
    <w:rsid w:val="00407F4A"/>
    <w:rsid w:val="00411EA9"/>
    <w:rsid w:val="004128DE"/>
    <w:rsid w:val="00417A91"/>
    <w:rsid w:val="00426651"/>
    <w:rsid w:val="00440A54"/>
    <w:rsid w:val="004416CE"/>
    <w:rsid w:val="00441976"/>
    <w:rsid w:val="00463E4F"/>
    <w:rsid w:val="004864CC"/>
    <w:rsid w:val="00492CCC"/>
    <w:rsid w:val="004B6C77"/>
    <w:rsid w:val="004C28BC"/>
    <w:rsid w:val="004C2BDD"/>
    <w:rsid w:val="004C49C5"/>
    <w:rsid w:val="004D1A6C"/>
    <w:rsid w:val="004D6C9D"/>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A7FD9"/>
    <w:rsid w:val="005C1C50"/>
    <w:rsid w:val="005C36F9"/>
    <w:rsid w:val="005C3ED6"/>
    <w:rsid w:val="005E47B4"/>
    <w:rsid w:val="005F612D"/>
    <w:rsid w:val="005F70ED"/>
    <w:rsid w:val="00622012"/>
    <w:rsid w:val="00650BEC"/>
    <w:rsid w:val="006510A0"/>
    <w:rsid w:val="006542DF"/>
    <w:rsid w:val="00665666"/>
    <w:rsid w:val="0066647E"/>
    <w:rsid w:val="0066649D"/>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630F"/>
    <w:rsid w:val="00732A46"/>
    <w:rsid w:val="0074483A"/>
    <w:rsid w:val="00753EEB"/>
    <w:rsid w:val="00754060"/>
    <w:rsid w:val="0075551D"/>
    <w:rsid w:val="0076071C"/>
    <w:rsid w:val="00764423"/>
    <w:rsid w:val="0076456E"/>
    <w:rsid w:val="00790EF9"/>
    <w:rsid w:val="007920AE"/>
    <w:rsid w:val="00792B70"/>
    <w:rsid w:val="00793A04"/>
    <w:rsid w:val="007942DE"/>
    <w:rsid w:val="007A2121"/>
    <w:rsid w:val="007A57B5"/>
    <w:rsid w:val="007C38EF"/>
    <w:rsid w:val="007C487D"/>
    <w:rsid w:val="007D1316"/>
    <w:rsid w:val="007F007B"/>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2C02"/>
    <w:rsid w:val="008C3408"/>
    <w:rsid w:val="008C3736"/>
    <w:rsid w:val="008C505F"/>
    <w:rsid w:val="008D1D6D"/>
    <w:rsid w:val="008E01FF"/>
    <w:rsid w:val="008F29F2"/>
    <w:rsid w:val="00915DB2"/>
    <w:rsid w:val="0092363A"/>
    <w:rsid w:val="009244B4"/>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C38D3"/>
    <w:rsid w:val="009C73B3"/>
    <w:rsid w:val="009D1041"/>
    <w:rsid w:val="009D1F58"/>
    <w:rsid w:val="009F2937"/>
    <w:rsid w:val="00A00188"/>
    <w:rsid w:val="00A04A25"/>
    <w:rsid w:val="00A1146B"/>
    <w:rsid w:val="00A11590"/>
    <w:rsid w:val="00A323E3"/>
    <w:rsid w:val="00A336BB"/>
    <w:rsid w:val="00A35705"/>
    <w:rsid w:val="00A37AA0"/>
    <w:rsid w:val="00A427B0"/>
    <w:rsid w:val="00A6076C"/>
    <w:rsid w:val="00A90A44"/>
    <w:rsid w:val="00A9456B"/>
    <w:rsid w:val="00A97F5F"/>
    <w:rsid w:val="00AB4D94"/>
    <w:rsid w:val="00AB4F40"/>
    <w:rsid w:val="00AB57AD"/>
    <w:rsid w:val="00AC566C"/>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414F"/>
    <w:rsid w:val="00B470EB"/>
    <w:rsid w:val="00B5005C"/>
    <w:rsid w:val="00B50AE1"/>
    <w:rsid w:val="00B62350"/>
    <w:rsid w:val="00B6307A"/>
    <w:rsid w:val="00B64D8A"/>
    <w:rsid w:val="00B652A9"/>
    <w:rsid w:val="00B75B9F"/>
    <w:rsid w:val="00B8156E"/>
    <w:rsid w:val="00B90870"/>
    <w:rsid w:val="00B9382F"/>
    <w:rsid w:val="00BA3AC0"/>
    <w:rsid w:val="00BA71D3"/>
    <w:rsid w:val="00BB1099"/>
    <w:rsid w:val="00BB54F7"/>
    <w:rsid w:val="00BC2893"/>
    <w:rsid w:val="00BC28E3"/>
    <w:rsid w:val="00BC3D15"/>
    <w:rsid w:val="00BD15E8"/>
    <w:rsid w:val="00BE2155"/>
    <w:rsid w:val="00BF4CC4"/>
    <w:rsid w:val="00BF7076"/>
    <w:rsid w:val="00C06725"/>
    <w:rsid w:val="00C111F1"/>
    <w:rsid w:val="00C12439"/>
    <w:rsid w:val="00C1735F"/>
    <w:rsid w:val="00C3104A"/>
    <w:rsid w:val="00C472BC"/>
    <w:rsid w:val="00C47C9A"/>
    <w:rsid w:val="00C50423"/>
    <w:rsid w:val="00C702E5"/>
    <w:rsid w:val="00C76184"/>
    <w:rsid w:val="00C806BC"/>
    <w:rsid w:val="00C80A45"/>
    <w:rsid w:val="00C80CB5"/>
    <w:rsid w:val="00C816A6"/>
    <w:rsid w:val="00C9718A"/>
    <w:rsid w:val="00CB3A83"/>
    <w:rsid w:val="00CB5A11"/>
    <w:rsid w:val="00CC46AC"/>
    <w:rsid w:val="00CE2DC9"/>
    <w:rsid w:val="00CF402E"/>
    <w:rsid w:val="00D10D87"/>
    <w:rsid w:val="00D11E8A"/>
    <w:rsid w:val="00D15C22"/>
    <w:rsid w:val="00D16DA5"/>
    <w:rsid w:val="00D201F6"/>
    <w:rsid w:val="00D21BA4"/>
    <w:rsid w:val="00D307F5"/>
    <w:rsid w:val="00D369B3"/>
    <w:rsid w:val="00D47E08"/>
    <w:rsid w:val="00D568B0"/>
    <w:rsid w:val="00D57F32"/>
    <w:rsid w:val="00D67DBC"/>
    <w:rsid w:val="00D80D3C"/>
    <w:rsid w:val="00D823C3"/>
    <w:rsid w:val="00D8404B"/>
    <w:rsid w:val="00DA7064"/>
    <w:rsid w:val="00DC4EF2"/>
    <w:rsid w:val="00DC7784"/>
    <w:rsid w:val="00DD1D75"/>
    <w:rsid w:val="00DD5643"/>
    <w:rsid w:val="00DE6531"/>
    <w:rsid w:val="00DF4C4B"/>
    <w:rsid w:val="00E038EB"/>
    <w:rsid w:val="00E04485"/>
    <w:rsid w:val="00E34F1B"/>
    <w:rsid w:val="00E37968"/>
    <w:rsid w:val="00E53B99"/>
    <w:rsid w:val="00E63374"/>
    <w:rsid w:val="00E7119C"/>
    <w:rsid w:val="00E734AD"/>
    <w:rsid w:val="00E73B6C"/>
    <w:rsid w:val="00E76211"/>
    <w:rsid w:val="00E860D8"/>
    <w:rsid w:val="00E91267"/>
    <w:rsid w:val="00EA13B9"/>
    <w:rsid w:val="00EA7154"/>
    <w:rsid w:val="00EC212F"/>
    <w:rsid w:val="00EC5E6B"/>
    <w:rsid w:val="00EC7CA2"/>
    <w:rsid w:val="00ED6DB2"/>
    <w:rsid w:val="00EE298A"/>
    <w:rsid w:val="00EF3262"/>
    <w:rsid w:val="00EF3263"/>
    <w:rsid w:val="00F0687E"/>
    <w:rsid w:val="00F06997"/>
    <w:rsid w:val="00F1153A"/>
    <w:rsid w:val="00F11CCE"/>
    <w:rsid w:val="00F258AE"/>
    <w:rsid w:val="00F31CD3"/>
    <w:rsid w:val="00F34665"/>
    <w:rsid w:val="00F374A4"/>
    <w:rsid w:val="00F424D5"/>
    <w:rsid w:val="00F47A3F"/>
    <w:rsid w:val="00F54773"/>
    <w:rsid w:val="00F625FF"/>
    <w:rsid w:val="00F672C7"/>
    <w:rsid w:val="00F87523"/>
    <w:rsid w:val="00F95DE0"/>
    <w:rsid w:val="00FA6F8E"/>
    <w:rsid w:val="00FA7309"/>
    <w:rsid w:val="00FC40B0"/>
    <w:rsid w:val="00FC6185"/>
    <w:rsid w:val="00FC7271"/>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A3502"/>
  <w14:defaultImageDpi w14:val="32767"/>
  <w15:docId w15:val="{20E973BE-D0D7-484F-AE60-ADE694D5C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F3046546-0CD2-BC44-B263-405FC8B09EBF}" type="presOf" srcId="{DDE821B0-F99B-4243-A1E7-0DFD5BBD6D69}" destId="{F4BEE48F-D28B-4956-8617-8476F1B79D2C}"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6FF5902D-6174-8348-AB7D-ECB3BBB396B5}" type="presOf" srcId="{7AB30BD9-F5D5-4B40-A673-5FDCDF3AC60E}" destId="{1F0A64A0-C811-4719-BDB0-0F5D31CB5C0D}" srcOrd="0" destOrd="0" presId="urn:microsoft.com/office/officeart/2005/8/layout/chevron1"/>
    <dgm:cxn modelId="{AEC2E671-3DB8-4A78-801E-32A1B0FD6D26}" srcId="{D1D47481-EA1D-483B-8171-2B71079DABB8}" destId="{7AB30BD9-F5D5-4B40-A673-5FDCDF3AC60E}" srcOrd="2" destOrd="0" parTransId="{34E8318F-8BD9-40C2-A7DF-9D67EA38277F}" sibTransId="{9C4AC2F5-B381-40D3-9D0A-C306EBF6220E}"/>
    <dgm:cxn modelId="{A95A8378-AC82-DC44-9C9B-C4B415704914}" type="presOf" srcId="{97F344F1-C8EF-47CF-B36C-A40ADE31CAD7}" destId="{5E3C18D0-EE80-4876-9D74-712A70BF21B2}" srcOrd="0" destOrd="0" presId="urn:microsoft.com/office/officeart/2005/8/layout/chevron1"/>
    <dgm:cxn modelId="{FED77FD8-489E-7F4E-BE4D-7EC0B4D21BC6}" type="presOf" srcId="{D1D47481-EA1D-483B-8171-2B71079DABB8}" destId="{1380403C-F676-4526-B075-3246449ACEB6}" srcOrd="0" destOrd="0" presId="urn:microsoft.com/office/officeart/2005/8/layout/chevron1"/>
    <dgm:cxn modelId="{27C12846-1D2D-C240-87C1-84406E6FCB42}" type="presParOf" srcId="{1380403C-F676-4526-B075-3246449ACEB6}" destId="{5E3C18D0-EE80-4876-9D74-712A70BF21B2}" srcOrd="0" destOrd="0" presId="urn:microsoft.com/office/officeart/2005/8/layout/chevron1"/>
    <dgm:cxn modelId="{04D7CCCD-E552-6747-8D22-904E0B794CD3}" type="presParOf" srcId="{1380403C-F676-4526-B075-3246449ACEB6}" destId="{DDC1B03F-CCB8-4747-8876-8E88FACB0049}" srcOrd="1" destOrd="0" presId="urn:microsoft.com/office/officeart/2005/8/layout/chevron1"/>
    <dgm:cxn modelId="{15ADB392-BBEF-D047-90DD-50CFE0F23B17}" type="presParOf" srcId="{1380403C-F676-4526-B075-3246449ACEB6}" destId="{F4BEE48F-D28B-4956-8617-8476F1B79D2C}" srcOrd="2" destOrd="0" presId="urn:microsoft.com/office/officeart/2005/8/layout/chevron1"/>
    <dgm:cxn modelId="{86A80EE7-A2AE-7D40-A732-F484DE4F1CE9}" type="presParOf" srcId="{1380403C-F676-4526-B075-3246449ACEB6}" destId="{1DD6EB0B-0E72-4427-838E-6CCC52877FF5}" srcOrd="3" destOrd="0" presId="urn:microsoft.com/office/officeart/2005/8/layout/chevron1"/>
    <dgm:cxn modelId="{BF9EAEFA-0E6A-1A4E-A0F3-0A7BA569CD0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1</Pages>
  <Words>12151</Words>
  <Characters>69261</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12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6</cp:revision>
  <cp:lastPrinted>2017-01-24T12:53:00Z</cp:lastPrinted>
  <dcterms:created xsi:type="dcterms:W3CDTF">2017-01-25T19:01:00Z</dcterms:created>
  <dcterms:modified xsi:type="dcterms:W3CDTF">2017-01-25T19:19:00Z</dcterms:modified>
</cp:coreProperties>
</file>